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B2B4E" w14:textId="77777777" w:rsidR="00EF507B" w:rsidRPr="00202B16" w:rsidRDefault="00EF507B" w:rsidP="00202B16">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both"/>
        <w:rPr>
          <w:rFonts w:eastAsia="Times New Roman" w:cs="Times New Roman"/>
          <w:b/>
          <w:lang w:eastAsia="en-CA"/>
        </w:rPr>
      </w:pPr>
      <w:r w:rsidRPr="00202B16">
        <w:rPr>
          <w:rFonts w:eastAsia="Times New Roman" w:cs="Times New Roman"/>
          <w:b/>
          <w:lang w:eastAsia="en-CA"/>
        </w:rPr>
        <w:t>Supplementary File 1: PGC-</w:t>
      </w:r>
      <w:r w:rsidRPr="00202B16">
        <w:rPr>
          <w:rFonts w:cs="Times New Roman"/>
          <w:b/>
        </w:rPr>
        <w:t>1</w:t>
      </w:r>
      <w:r w:rsidRPr="00202B16">
        <w:rPr>
          <w:rFonts w:eastAsia="Times New Roman" w:cs="Times New Roman"/>
          <w:b/>
          <w:lang w:eastAsia="en-CA"/>
        </w:rPr>
        <w:t>α supports therapeutic resistance across several cancer types</w:t>
      </w:r>
    </w:p>
    <w:tbl>
      <w:tblPr>
        <w:tblW w:w="10065" w:type="dxa"/>
        <w:tblInd w:w="-431" w:type="dxa"/>
        <w:tblBorders>
          <w:top w:val="single" w:sz="4" w:space="0" w:color="000000"/>
          <w:left w:val="single" w:sz="4" w:space="0" w:color="000000"/>
          <w:bottom w:val="single" w:sz="4" w:space="0" w:color="000000"/>
          <w:right w:val="single" w:sz="4" w:space="0" w:color="auto"/>
          <w:insideH w:val="single" w:sz="4" w:space="0" w:color="000000"/>
        </w:tblBorders>
        <w:tblLayout w:type="fixed"/>
        <w:tblLook w:val="04A0" w:firstRow="1" w:lastRow="0" w:firstColumn="1" w:lastColumn="0" w:noHBand="0" w:noVBand="1"/>
      </w:tblPr>
      <w:tblGrid>
        <w:gridCol w:w="1390"/>
        <w:gridCol w:w="1559"/>
        <w:gridCol w:w="1163"/>
        <w:gridCol w:w="4365"/>
        <w:gridCol w:w="1588"/>
      </w:tblGrid>
      <w:tr w:rsidR="00EF507B" w:rsidRPr="00202B16" w14:paraId="4BCA0AC4" w14:textId="77777777" w:rsidTr="00202B16">
        <w:trPr>
          <w:trHeight w:val="510"/>
        </w:trPr>
        <w:tc>
          <w:tcPr>
            <w:tcW w:w="1390" w:type="dxa"/>
            <w:shd w:val="clear" w:color="auto" w:fill="auto"/>
            <w:noWrap/>
            <w:vAlign w:val="bottom"/>
            <w:hideMark/>
          </w:tcPr>
          <w:p w14:paraId="015947C0" w14:textId="77777777" w:rsidR="00EF507B" w:rsidRPr="00202B16" w:rsidRDefault="00EF507B" w:rsidP="00284A7F">
            <w:pPr>
              <w:spacing w:after="0"/>
              <w:rPr>
                <w:rFonts w:eastAsia="Times New Roman" w:cs="Times New Roman"/>
                <w:b/>
                <w:bCs/>
                <w:color w:val="auto"/>
                <w:sz w:val="22"/>
                <w:szCs w:val="22"/>
                <w:lang w:eastAsia="en-CA"/>
              </w:rPr>
            </w:pPr>
            <w:r w:rsidRPr="00202B16">
              <w:rPr>
                <w:rFonts w:eastAsia="Times New Roman" w:cs="Times New Roman"/>
                <w:b/>
                <w:bCs/>
                <w:color w:val="auto"/>
                <w:sz w:val="22"/>
                <w:szCs w:val="22"/>
                <w:lang w:eastAsia="en-CA"/>
              </w:rPr>
              <w:t>Cancer type</w:t>
            </w:r>
          </w:p>
        </w:tc>
        <w:tc>
          <w:tcPr>
            <w:tcW w:w="1559" w:type="dxa"/>
            <w:shd w:val="clear" w:color="auto" w:fill="auto"/>
            <w:noWrap/>
            <w:vAlign w:val="bottom"/>
            <w:hideMark/>
          </w:tcPr>
          <w:p w14:paraId="59224041" w14:textId="77777777" w:rsidR="00EF507B" w:rsidRPr="00202B16" w:rsidRDefault="00EF507B" w:rsidP="00284A7F">
            <w:pPr>
              <w:spacing w:after="0"/>
              <w:rPr>
                <w:rFonts w:eastAsia="Times New Roman" w:cs="Times New Roman"/>
                <w:b/>
                <w:bCs/>
                <w:color w:val="auto"/>
                <w:sz w:val="22"/>
                <w:szCs w:val="22"/>
                <w:lang w:eastAsia="en-CA"/>
              </w:rPr>
            </w:pPr>
            <w:r w:rsidRPr="00202B16">
              <w:rPr>
                <w:rFonts w:eastAsia="Times New Roman" w:cs="Times New Roman"/>
                <w:b/>
                <w:bCs/>
                <w:color w:val="auto"/>
                <w:sz w:val="22"/>
                <w:szCs w:val="22"/>
                <w:lang w:eastAsia="en-CA"/>
              </w:rPr>
              <w:t>Drug</w:t>
            </w:r>
          </w:p>
        </w:tc>
        <w:tc>
          <w:tcPr>
            <w:tcW w:w="1163" w:type="dxa"/>
            <w:shd w:val="clear" w:color="auto" w:fill="auto"/>
            <w:noWrap/>
            <w:vAlign w:val="bottom"/>
            <w:hideMark/>
          </w:tcPr>
          <w:p w14:paraId="1207DD9A" w14:textId="77777777" w:rsidR="00EF507B" w:rsidRPr="00202B16" w:rsidRDefault="00EF507B" w:rsidP="00284A7F">
            <w:pPr>
              <w:spacing w:after="0"/>
              <w:rPr>
                <w:rFonts w:eastAsia="Times New Roman" w:cs="Times New Roman"/>
                <w:b/>
                <w:bCs/>
                <w:color w:val="auto"/>
                <w:sz w:val="22"/>
                <w:szCs w:val="22"/>
                <w:lang w:eastAsia="en-CA"/>
              </w:rPr>
            </w:pPr>
            <w:r w:rsidRPr="00202B16">
              <w:rPr>
                <w:rFonts w:eastAsia="Times New Roman" w:cs="Times New Roman"/>
                <w:b/>
                <w:bCs/>
                <w:color w:val="auto"/>
                <w:sz w:val="22"/>
                <w:szCs w:val="22"/>
                <w:lang w:eastAsia="en-CA"/>
              </w:rPr>
              <w:t>PGC-1α role in resistance</w:t>
            </w:r>
          </w:p>
        </w:tc>
        <w:tc>
          <w:tcPr>
            <w:tcW w:w="4365" w:type="dxa"/>
            <w:shd w:val="clear" w:color="auto" w:fill="auto"/>
            <w:noWrap/>
            <w:vAlign w:val="bottom"/>
            <w:hideMark/>
          </w:tcPr>
          <w:p w14:paraId="52CD0FAC" w14:textId="77777777" w:rsidR="00EF507B" w:rsidRPr="00202B16" w:rsidRDefault="00EF507B" w:rsidP="00284A7F">
            <w:pPr>
              <w:spacing w:after="0"/>
              <w:rPr>
                <w:rFonts w:eastAsia="Times New Roman" w:cs="Times New Roman"/>
                <w:b/>
                <w:bCs/>
                <w:color w:val="auto"/>
                <w:sz w:val="22"/>
                <w:szCs w:val="22"/>
                <w:lang w:eastAsia="en-CA"/>
              </w:rPr>
            </w:pPr>
            <w:r w:rsidRPr="00202B16">
              <w:rPr>
                <w:rFonts w:eastAsia="Times New Roman" w:cs="Times New Roman"/>
                <w:b/>
                <w:bCs/>
                <w:color w:val="auto"/>
                <w:sz w:val="22"/>
                <w:szCs w:val="22"/>
                <w:lang w:eastAsia="en-CA"/>
              </w:rPr>
              <w:t>Mechanism</w:t>
            </w:r>
          </w:p>
        </w:tc>
        <w:tc>
          <w:tcPr>
            <w:tcW w:w="1588" w:type="dxa"/>
            <w:shd w:val="clear" w:color="auto" w:fill="auto"/>
            <w:noWrap/>
            <w:vAlign w:val="bottom"/>
            <w:hideMark/>
          </w:tcPr>
          <w:p w14:paraId="1FDF1234" w14:textId="77777777" w:rsidR="00EF507B" w:rsidRPr="00202B16" w:rsidRDefault="00EF507B" w:rsidP="00284A7F">
            <w:pPr>
              <w:spacing w:after="0"/>
              <w:jc w:val="center"/>
              <w:rPr>
                <w:rFonts w:eastAsia="Times New Roman" w:cs="Times New Roman"/>
                <w:b/>
                <w:bCs/>
                <w:color w:val="auto"/>
                <w:sz w:val="22"/>
                <w:szCs w:val="22"/>
                <w:lang w:eastAsia="en-CA"/>
              </w:rPr>
            </w:pPr>
            <w:r w:rsidRPr="00202B16">
              <w:rPr>
                <w:rFonts w:eastAsia="Times New Roman" w:cs="Times New Roman"/>
                <w:b/>
                <w:bCs/>
                <w:color w:val="auto"/>
                <w:sz w:val="22"/>
                <w:szCs w:val="22"/>
                <w:lang w:eastAsia="en-CA"/>
              </w:rPr>
              <w:t>Reference</w:t>
            </w:r>
          </w:p>
        </w:tc>
      </w:tr>
      <w:tr w:rsidR="00EF507B" w:rsidRPr="00202B16" w14:paraId="5CC83E5E" w14:textId="77777777" w:rsidTr="00202B16">
        <w:trPr>
          <w:trHeight w:val="510"/>
        </w:trPr>
        <w:tc>
          <w:tcPr>
            <w:tcW w:w="1390" w:type="dxa"/>
            <w:shd w:val="clear" w:color="auto" w:fill="auto"/>
            <w:noWrap/>
            <w:vAlign w:val="center"/>
            <w:hideMark/>
          </w:tcPr>
          <w:p w14:paraId="210BCBAF"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Non-Small Cell Lung Cancer</w:t>
            </w:r>
          </w:p>
        </w:tc>
        <w:tc>
          <w:tcPr>
            <w:tcW w:w="1559" w:type="dxa"/>
            <w:shd w:val="clear" w:color="auto" w:fill="auto"/>
            <w:noWrap/>
            <w:vAlign w:val="center"/>
            <w:hideMark/>
          </w:tcPr>
          <w:p w14:paraId="5C91C12E"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isplatin</w:t>
            </w:r>
          </w:p>
        </w:tc>
        <w:tc>
          <w:tcPr>
            <w:tcW w:w="1163" w:type="dxa"/>
            <w:shd w:val="clear" w:color="auto" w:fill="auto"/>
            <w:noWrap/>
            <w:vAlign w:val="center"/>
            <w:hideMark/>
          </w:tcPr>
          <w:p w14:paraId="5EACDBEC"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287DE140"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 xml:space="preserve">Resistant cells overexpress PGC-1α and PGC-1β to promote mitochondrial biogenesis, thereby overcoming reduced OXPHOS inefficiency caused by </w:t>
            </w:r>
            <w:proofErr w:type="spellStart"/>
            <w:r w:rsidRPr="00202B16">
              <w:rPr>
                <w:rFonts w:eastAsia="Times New Roman" w:cs="Times New Roman"/>
                <w:color w:val="auto"/>
                <w:sz w:val="22"/>
                <w:szCs w:val="22"/>
                <w:lang w:eastAsia="en-CA"/>
              </w:rPr>
              <w:t>mtDNA</w:t>
            </w:r>
            <w:proofErr w:type="spellEnd"/>
            <w:r w:rsidRPr="00202B16">
              <w:rPr>
                <w:rFonts w:eastAsia="Times New Roman" w:cs="Times New Roman"/>
                <w:color w:val="auto"/>
                <w:sz w:val="22"/>
                <w:szCs w:val="22"/>
                <w:lang w:eastAsia="en-CA"/>
              </w:rPr>
              <w:t xml:space="preserve"> mutations</w:t>
            </w:r>
          </w:p>
        </w:tc>
        <w:tc>
          <w:tcPr>
            <w:tcW w:w="1588" w:type="dxa"/>
            <w:shd w:val="clear" w:color="auto" w:fill="auto"/>
            <w:vAlign w:val="center"/>
            <w:hideMark/>
          </w:tcPr>
          <w:p w14:paraId="0037190A" w14:textId="5006166B"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ZYW88L0F1dGhvcj48WWVhcj4yMDEzPC9ZZWFyPjxSZWNO
dW0+MTc8L1JlY051bT48RGlzcGxheVRleHQ+KDEpPC9EaXNwbGF5VGV4dD48cmVjb3JkPjxyZWMt
bnVtYmVyPjE3PC9yZWMtbnVtYmVyPjxmb3JlaWduLWtleXM+PGtleSBhcHA9IkVOIiBkYi1pZD0i
ZWRwYXN3c3piZXhmNThlenN2bHBkMmRhNXR6ZnAydHZ0MHR3Ij4xNzwva2V5PjwvZm9yZWlnbi1r
ZXlzPjxyZWYtdHlwZSBuYW1lPSJKb3VybmFsIEFydGljbGUiPjE3PC9yZWYtdHlwZT48Y29udHJp
YnV0b3JzPjxhdXRob3JzPjxhdXRob3I+WWFvLCBaLjwvYXV0aG9yPjxhdXRob3I+Sm9uZXMsIEEu
IFcuPC9hdXRob3I+PGF1dGhvcj5GYXNzb25lLCBFLjwvYXV0aG9yPjxhdXRob3I+U3dlZW5leSwg
TS4gRy48L2F1dGhvcj48YXV0aG9yPkxlYmllZHppbnNrYSwgTS48L2F1dGhvcj48YXV0aG9yPlN1
c2tpLCBKLiBNLjwvYXV0aG9yPjxhdXRob3I+V2llY2tvd3NraSwgTS4gUi48L2F1dGhvcj48YXV0
aG9yPlRhamVkZGluZSwgTi48L2F1dGhvcj48YXV0aG9yPkhhcmdyZWF2ZXMsIEkuIFAuPC9hdXRo
b3I+PGF1dGhvcj5ZYXN1a2F3YSwgVC48L2F1dGhvcj48YXV0aG9yPlR1Zm8sIEcuPC9hdXRob3I+
PGF1dGhvcj5CcmVubmVyLCBDLjwvYXV0aG9yPjxhdXRob3I+S3JvZW1lciwgRy48L2F1dGhvcj48
YXV0aG9yPlJhaG1hbiwgUy48L2F1dGhvcj48YXV0aG9yPlN6YWJhZGthaSwgRy48L2F1dGhvcj48
L2F1dGhvcnM+PC9jb250cmlidXRvcnM+PGF1dGgtYWRkcmVzcz5EZXBhcnRtZW50IG9mIENlbGwg
YW5kIERldmVsb3BtZW50YWwgQmlvbG9neSwgQ29uc29ydGl1bSBmb3IgTWl0b2Nob25kcmlhbCBS
ZXNlYXJjaCwgVW5pdmVyc2l0eSBDb2xsZWdlIExvbmRvbiwgTG9uZG9uLCBVSy48L2F1dGgtYWRk
cmVzcz48dGl0bGVzPjx0aXRsZT5QR0MtMWJldGEgbWVkaWF0ZXMgYWRhcHRpdmUgY2hlbW9yZXNp
c3RhbmNlIGFzc29jaWF0ZWQgd2l0aCBtaXRvY2hvbmRyaWFsIEROQSBtdXRhdGlvbn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I1OTItNjAwPC9wYWdlcz48dm9s
dW1lPjMyPC92b2x1bWU+PG51bWJlcj4yMDwvbnVtYmVyPjxlZGl0aW9uPjIwMTIvMDcvMTE8L2Vk
aXRpb24+PGtleXdvcmRzPjxrZXl3b3JkPkFkYXB0YXRpb24sIFBoeXNpb2xvZ2ljYWw8L2tleXdv
cmQ+PGtleXdvcmQ+Q2FyY2lub21hLCBOb24tU21hbGwtQ2VsbCBMdW5nL2RydWcgdGhlcmFweS9n
ZW5ldGljcy9tZXRhYm9saXNtPC9rZXl3b3JkPjxrZXl3b3JkPkNhcnJpZXIgUHJvdGVpbnMvZ2Vu
ZXRpY3MvKm1ldGFib2xpc208L2tleXdvcmQ+PGtleXdvcmQ+Q2VsbCBMaW5lLCBUdW1vcjwva2V5
d29yZD48a2V5d29yZD5DaXNwbGF0aW4vcGhhcm1hY29sb2d5PC9rZXl3b3JkPjxrZXl3b3JkPipE
TkEsIE1pdG9jaG9uZHJpYWw8L2tleXdvcmQ+PGtleXdvcmQ+RHJ1ZyBSZXNpc3RhbmNlLCBOZW9w
bGFzbS9kcnVnIGVmZmVjdHMvKmdlbmV0aWNzPC9rZXl3b3JkPjxrZXl3b3JkPkhlYXQtU2hvY2sg
UHJvdGVpbnMvZ2VuZXRpY3MvbWV0YWJvbGlzbTwva2V5d29yZD48a2V5d29yZD5IdW1hbnM8L2tl
eXdvcmQ+PGtleXdvcmQ+THVuZyBOZW9wbGFzbXMvZHJ1ZyB0aGVyYXB5L2dlbmV0aWNzL21ldGFi
b2xpc208L2tleXdvcmQ+PGtleXdvcmQ+Kk11dGF0aW9uPC9rZXl3b3JkPjxrZXl3b3JkPk5BREgg
RGVoeWRyb2dlbmFzZS9nZW5ldGljczwva2V5d29yZD48a2V5d29yZD5UcmFuc2NyaXB0aW9uIEZh
Y3RvcnMvZ2VuZXRpY3MvbWV0YWJvbGlzbTwva2V5d29yZD48L2tleXdvcmRzPjxkYXRlcz48eWVh
cj4yMDEzPC95ZWFyPjxwdWItZGF0ZXM+PGRhdGU+TWF5IDE2PC9kYXRlPjwvcHViLWRhdGVzPjwv
ZGF0ZXM+PGlzYm4+MTQ3Ni01NTk0IChFbGVjdHJvbmljKSYjeEQ7MDk1MC05MjMyIChMaW5raW5n
KTwvaXNibj48YWNjZXNzaW9uLW51bT4yMjc3NzM0OTwvYWNjZXNzaW9uLW51bT48d29yay10eXBl
PlJlc2VhcmNoIFN1cHBvcnQsIE5vbi1VLlMuIEdvdiZhcG9zO3Q8L3dvcmstdHlwZT48dXJscz48
cmVsYXRlZC11cmxzPjx1cmw+aHR0cDovL3d3dy5uY2JpLm5sbS5uaWguZ292L3B1Ym1lZC8yMjc3
NzM0OTwvdXJsPjwvcmVsYXRlZC11cmxzPjwvdXJscz48ZWxlY3Ryb25pYy1yZXNvdXJjZS1udW0+
MTAuMTAzOC9vbmMuMjAxMi4yNTk8L2VsZWN0cm9uaWMtcmVzb3VyY2UtbnVtPjxsYW5ndWFnZT5l
bmc8L2xhbmd1YWdlPjwvcmVjb3JkPjwvQ2l0ZT48L0VuZE5vdGU+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ZYW88L0F1dGhvcj48WWVhcj4yMDEzPC9ZZWFyPjxSZWNO
dW0+MTc8L1JlY051bT48RGlzcGxheVRleHQ+KDEpPC9EaXNwbGF5VGV4dD48cmVjb3JkPjxyZWMt
bnVtYmVyPjE3PC9yZWMtbnVtYmVyPjxmb3JlaWduLWtleXM+PGtleSBhcHA9IkVOIiBkYi1pZD0i
ZWRwYXN3c3piZXhmNThlenN2bHBkMmRhNXR6ZnAydHZ0MHR3Ij4xNzwva2V5PjwvZm9yZWlnbi1r
ZXlzPjxyZWYtdHlwZSBuYW1lPSJKb3VybmFsIEFydGljbGUiPjE3PC9yZWYtdHlwZT48Y29udHJp
YnV0b3JzPjxhdXRob3JzPjxhdXRob3I+WWFvLCBaLjwvYXV0aG9yPjxhdXRob3I+Sm9uZXMsIEEu
IFcuPC9hdXRob3I+PGF1dGhvcj5GYXNzb25lLCBFLjwvYXV0aG9yPjxhdXRob3I+U3dlZW5leSwg
TS4gRy48L2F1dGhvcj48YXV0aG9yPkxlYmllZHppbnNrYSwgTS48L2F1dGhvcj48YXV0aG9yPlN1
c2tpLCBKLiBNLjwvYXV0aG9yPjxhdXRob3I+V2llY2tvd3NraSwgTS4gUi48L2F1dGhvcj48YXV0
aG9yPlRhamVkZGluZSwgTi48L2F1dGhvcj48YXV0aG9yPkhhcmdyZWF2ZXMsIEkuIFAuPC9hdXRo
b3I+PGF1dGhvcj5ZYXN1a2F3YSwgVC48L2F1dGhvcj48YXV0aG9yPlR1Zm8sIEcuPC9hdXRob3I+
PGF1dGhvcj5CcmVubmVyLCBDLjwvYXV0aG9yPjxhdXRob3I+S3JvZW1lciwgRy48L2F1dGhvcj48
YXV0aG9yPlJhaG1hbiwgUy48L2F1dGhvcj48YXV0aG9yPlN6YWJhZGthaSwgRy48L2F1dGhvcj48
L2F1dGhvcnM+PC9jb250cmlidXRvcnM+PGF1dGgtYWRkcmVzcz5EZXBhcnRtZW50IG9mIENlbGwg
YW5kIERldmVsb3BtZW50YWwgQmlvbG9neSwgQ29uc29ydGl1bSBmb3IgTWl0b2Nob25kcmlhbCBS
ZXNlYXJjaCwgVW5pdmVyc2l0eSBDb2xsZWdlIExvbmRvbiwgTG9uZG9uLCBVSy48L2F1dGgtYWRk
cmVzcz48dGl0bGVzPjx0aXRsZT5QR0MtMWJldGEgbWVkaWF0ZXMgYWRhcHRpdmUgY2hlbW9yZXNp
c3RhbmNlIGFzc29jaWF0ZWQgd2l0aCBtaXRvY2hvbmRyaWFsIEROQSBtdXRhdGlvbn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I1OTItNjAwPC9wYWdlcz48dm9s
dW1lPjMyPC92b2x1bWU+PG51bWJlcj4yMDwvbnVtYmVyPjxlZGl0aW9uPjIwMTIvMDcvMTE8L2Vk
aXRpb24+PGtleXdvcmRzPjxrZXl3b3JkPkFkYXB0YXRpb24sIFBoeXNpb2xvZ2ljYWw8L2tleXdv
cmQ+PGtleXdvcmQ+Q2FyY2lub21hLCBOb24tU21hbGwtQ2VsbCBMdW5nL2RydWcgdGhlcmFweS9n
ZW5ldGljcy9tZXRhYm9saXNtPC9rZXl3b3JkPjxrZXl3b3JkPkNhcnJpZXIgUHJvdGVpbnMvZ2Vu
ZXRpY3MvKm1ldGFib2xpc208L2tleXdvcmQ+PGtleXdvcmQ+Q2VsbCBMaW5lLCBUdW1vcjwva2V5
d29yZD48a2V5d29yZD5DaXNwbGF0aW4vcGhhcm1hY29sb2d5PC9rZXl3b3JkPjxrZXl3b3JkPipE
TkEsIE1pdG9jaG9uZHJpYWw8L2tleXdvcmQ+PGtleXdvcmQ+RHJ1ZyBSZXNpc3RhbmNlLCBOZW9w
bGFzbS9kcnVnIGVmZmVjdHMvKmdlbmV0aWNzPC9rZXl3b3JkPjxrZXl3b3JkPkhlYXQtU2hvY2sg
UHJvdGVpbnMvZ2VuZXRpY3MvbWV0YWJvbGlzbTwva2V5d29yZD48a2V5d29yZD5IdW1hbnM8L2tl
eXdvcmQ+PGtleXdvcmQ+THVuZyBOZW9wbGFzbXMvZHJ1ZyB0aGVyYXB5L2dlbmV0aWNzL21ldGFi
b2xpc208L2tleXdvcmQ+PGtleXdvcmQ+Kk11dGF0aW9uPC9rZXl3b3JkPjxrZXl3b3JkPk5BREgg
RGVoeWRyb2dlbmFzZS9nZW5ldGljczwva2V5d29yZD48a2V5d29yZD5UcmFuc2NyaXB0aW9uIEZh
Y3RvcnMvZ2VuZXRpY3MvbWV0YWJvbGlzbTwva2V5d29yZD48L2tleXdvcmRzPjxkYXRlcz48eWVh
cj4yMDEzPC95ZWFyPjxwdWItZGF0ZXM+PGRhdGU+TWF5IDE2PC9kYXRlPjwvcHViLWRhdGVzPjwv
ZGF0ZXM+PGlzYm4+MTQ3Ni01NTk0IChFbGVjdHJvbmljKSYjeEQ7MDk1MC05MjMyIChMaW5raW5n
KTwvaXNibj48YWNjZXNzaW9uLW51bT4yMjc3NzM0OTwvYWNjZXNzaW9uLW51bT48d29yay10eXBl
PlJlc2VhcmNoIFN1cHBvcnQsIE5vbi1VLlMuIEdvdiZhcG9zO3Q8L3dvcmstdHlwZT48dXJscz48
cmVsYXRlZC11cmxzPjx1cmw+aHR0cDovL3d3dy5uY2JpLm5sbS5uaWguZ292L3B1Ym1lZC8yMjc3
NzM0OTwvdXJsPjwvcmVsYXRlZC11cmxzPjwvdXJscz48ZWxlY3Ryb25pYy1yZXNvdXJjZS1udW0+
MTAuMTAzOC9vbmMuMjAxMi4yNTk8L2VsZWN0cm9uaWMtcmVzb3VyY2UtbnVtPjxsYW5ndWFnZT5l
bmc8L2xhbmd1YWdlPjwvcmVjb3JkPjwvQ2l0ZT48L0VuZE5vdGU+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1)</w:t>
            </w:r>
            <w:r w:rsidRPr="00202B16">
              <w:rPr>
                <w:rFonts w:eastAsia="Times New Roman" w:cs="Times New Roman"/>
                <w:color w:val="auto"/>
                <w:sz w:val="22"/>
                <w:szCs w:val="22"/>
                <w:lang w:eastAsia="en-CA"/>
              </w:rPr>
              <w:fldChar w:fldCharType="end"/>
            </w:r>
          </w:p>
        </w:tc>
      </w:tr>
      <w:tr w:rsidR="00EF507B" w:rsidRPr="00202B16" w14:paraId="349CC5C0" w14:textId="77777777" w:rsidTr="00202B16">
        <w:trPr>
          <w:trHeight w:val="510"/>
        </w:trPr>
        <w:tc>
          <w:tcPr>
            <w:tcW w:w="1390" w:type="dxa"/>
            <w:shd w:val="clear" w:color="auto" w:fill="auto"/>
            <w:noWrap/>
            <w:vAlign w:val="center"/>
            <w:hideMark/>
          </w:tcPr>
          <w:p w14:paraId="090D7CA9"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Ovarian cancer</w:t>
            </w:r>
          </w:p>
        </w:tc>
        <w:tc>
          <w:tcPr>
            <w:tcW w:w="1559" w:type="dxa"/>
            <w:shd w:val="clear" w:color="auto" w:fill="auto"/>
            <w:noWrap/>
            <w:vAlign w:val="center"/>
            <w:hideMark/>
          </w:tcPr>
          <w:p w14:paraId="65741F75"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isplatin</w:t>
            </w:r>
          </w:p>
        </w:tc>
        <w:tc>
          <w:tcPr>
            <w:tcW w:w="1163" w:type="dxa"/>
            <w:shd w:val="clear" w:color="auto" w:fill="auto"/>
            <w:noWrap/>
            <w:vAlign w:val="center"/>
            <w:hideMark/>
          </w:tcPr>
          <w:p w14:paraId="32E7B0F5"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7D7C7E97"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Resistant cells overexpress PGC-1α and are dependent on OXPHOS</w:t>
            </w:r>
          </w:p>
        </w:tc>
        <w:tc>
          <w:tcPr>
            <w:tcW w:w="1588" w:type="dxa"/>
            <w:shd w:val="clear" w:color="auto" w:fill="auto"/>
            <w:vAlign w:val="center"/>
            <w:hideMark/>
          </w:tcPr>
          <w:p w14:paraId="2C117406" w14:textId="198CBB31"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TaGVuPC9BdXRob3I+PFllYXI+MjAxODwvWWVhcj48UmVj
TnVtPjk0MzwvUmVjTnVtPjxEaXNwbGF5VGV4dD4oMik8L0Rpc3BsYXlUZXh0PjxyZWNvcmQ+PHJl
Yy1udW1iZXI+OTQzPC9yZWMtbnVtYmVyPjxmb3JlaWduLWtleXM+PGtleSBhcHA9IkVOIiBkYi1p
ZD0iNXI1ZHNkejVjZGU5dDVldzJ6cHA5eGZwcjl3YXhzZGFzOXZ0IiB0aW1lc3RhbXA9IjE1Njgw
NzIxMzEiPjk0Mzwva2V5PjwvZm9yZWlnbi1rZXlzPjxyZWYtdHlwZSBuYW1lPSJKb3VybmFsIEFy
dGljbGUiPjE3PC9yZWYtdHlwZT48Y29udHJpYnV0b3JzPjxhdXRob3JzPjxhdXRob3I+U2hlbiwg
TC48L2F1dGhvcj48YXV0aG9yPlN1biwgQi48L2F1dGhvcj48YXV0aG9yPlNoZW5nLCBKLjwvYXV0
aG9yPjxhdXRob3I+WXUsIFMuPC9hdXRob3I+PGF1dGhvcj5MaSwgWS48L2F1dGhvcj48YXV0aG9y
Plh1LCBILjwvYXV0aG9yPjxhdXRob3I+U3UsIEouPC9hdXRob3I+PGF1dGhvcj5TdW4sIEwuPC9h
dXRob3I+PC9hdXRob3JzPjwvY29udHJpYnV0b3JzPjxhdXRoLWFkZHJlc3M+RGVwYXJ0bWVudCBv
ZiBQYXRob3BoeXNpb2xvZ3ksIENvbGxlZ2Ugb2YgQmFzaWMgTWVkaWNhbCBTY2llbmNlcywgSmls
aW4gVW5pdmVyc2l0eSwgQ2hhbmdjaHVuLCBKaWxpbiAxMzAwMjEsIFAuUi4gQ2hpbmEuJiN4RDtE
ZXBhcnRtZW50IG9mIEJpb2NoZW1pc3RyeSBhbmQgTW9sZWN1bGFyIEJpb2xvZ3ksIEJhc2ljIENv
bGxlZ2Ugb2YgTWVkaWNpbmUsIFlhbmJpYW4gVW5pdmVyc2l0eSwgWWFuYmlhbiBLb3JlYW4gQXV0
b25vbW91cyBQcmVmZWN0dXJlLCBKaWxpbiAxMzMwMDIsIFAuUi4gQ2hpbmEuJiN4RDtEZXBhcnRt
ZW50IG9mIEhlcGF0b2JpbGlhcnkgYW5kIFBhbmNyZWFzIFN1cmdlcnksIFNlY29uZCBIb3NwaXRh
bCwgSmlsaW4gVW5pdmVyc2l0eSwgQ2hhbmdjaHVuLCBKaWxpbiAxMzAwNDEsIFAuUi4gQ2hpbmEu
PC9hdXRoLWFkZHJlc3M+PHRpdGxlcz48dGl0bGU+UEdDMWFscGhhIHByb21vdGVzIGNpc3BsYXRp
biByZXNpc3RhbmNlIGluIGh1bWFuIG92YXJpYW4gY2FyY2lub21hIGNlbGxzIHRocm91Z2ggdXBy
ZWd1bGF0aW9uIG9mIG1pdG9jaG9uZHJpYWwgYmlvZ2VuZXNpc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NDA0LTQx
NjwvcGFnZXM+PHZvbHVtZT41Mzwvdm9sdW1lPjxudW1iZXI+MTwvbnVtYmVyPjxlZGl0aW9uPjIw
MTgvMDUvMTI8L2VkaXRpb24+PGtleXdvcmRzPjxrZXl3b3JkPkFwb3B0b3Npcy9kcnVnIGVmZmVj
dHM8L2tleXdvcmQ+PGtleXdvcmQ+Q2FyY2lub21hLypkcnVnIHRoZXJhcHkvZ2VuZXRpY3MvcGF0
aG9sb2d5PC9rZXl3b3JkPjxrZXl3b3JkPkNlbGwgTGluZSwgVHVtb3I8L2tleXdvcmQ+PGtleXdv
cmQ+Q2VsbCBTdXJ2aXZhbC9kcnVnIGVmZmVjdHM8L2tleXdvcmQ+PGtleXdvcmQ+Q2lzcGxhdGlu
LyphZG1pbmlzdHJhdGlvbiAmYW1wOyBkb3NhZ2UvYWR2ZXJzZSBlZmZlY3RzPC9rZXl3b3JkPjxr
ZXl3b3JkPkRydWcgUmVzaXN0YW5jZSwgTmVvcGxhc20vZ2VuZXRpY3M8L2tleXdvcmQ+PGtleXdv
cmQ+RmVtYWxlPC9rZXl3b3JkPjxrZXl3b3JkPkdlbmUgRXhwcmVzc2lvbiBSZWd1bGF0aW9uLCBO
ZW9wbGFzdGljL2RydWcgZWZmZWN0czwva2V5d29yZD48a2V5d29yZD5IdW1hbnM8L2tleXdvcmQ+
PGtleXdvcmQ+T3JnYW5lbGxlIEJpb2dlbmVzaXM8L2tleXdvcmQ+PGtleXdvcmQ+T3ZhcmlhbiBO
ZW9wbGFzbXMvKmRydWcgdGhlcmFweS9nZW5ldGljcy9wYXRob2xvZ3k8L2tleXdvcmQ+PGtleXdv
cmQ+UGVyb3hpc29tZSBQcm9saWZlcmF0b3ItQWN0aXZhdGVkIFJlY2VwdG9yIEdhbW1hIENvYWN0
aXZhdG9yIDEtYWxwaGEvKmdlbmV0aWNzPC9rZXl3b3JkPjxrZXl3b3JkPlNpZ25hbCBUcmFuc2R1
Y3Rpb24vZHJ1ZyBlZmZlY3RzPC9rZXl3b3JkPjwva2V5d29yZHM+PGRhdGVzPjx5ZWFyPjIwMTg8
L3llYXI+PHB1Yi1kYXRlcz48ZGF0ZT5KdWw8L2RhdGU+PC9wdWItZGF0ZXM+PC9kYXRlcz48aXNi
bj4xNzkxLTI0MjMgKEVsZWN0cm9uaWMpJiN4RDsxMDE5LTY0MzkgKExpbmtpbmcpPC9pc2JuPjxh
Y2Nlc3Npb24tbnVtPjI5NzQ5NDc0PC9hY2Nlc3Npb24tbnVtPjx1cmxzPjxyZWxhdGVkLXVybHM+
PHVybD5odHRwczovL3d3dy5uY2JpLm5sbS5uaWguZ292L3B1Ym1lZC8yOTc0OTQ3NDwvdXJsPjwv
cmVsYXRlZC11cmxzPjwvdXJscz48ZWxlY3Ryb25pYy1yZXNvdXJjZS1udW0+MTAuMzg5Mi9pam8u
MjAxOC40NDAxPC9lbGVjdHJvbmljLXJlc291cmNlLW51bT48bGFuZ3VhZ2U+ZW5nPC9sYW5ndWFn
ZT48L3JlY29yZD48L0NpdGU+PC9FbmROb3RlPn==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TaGVuPC9BdXRob3I+PFllYXI+MjAxODwvWWVhcj48UmVj
TnVtPjk0MzwvUmVjTnVtPjxEaXNwbGF5VGV4dD4oMik8L0Rpc3BsYXlUZXh0PjxyZWNvcmQ+PHJl
Yy1udW1iZXI+OTQzPC9yZWMtbnVtYmVyPjxmb3JlaWduLWtleXM+PGtleSBhcHA9IkVOIiBkYi1p
ZD0iNXI1ZHNkejVjZGU5dDVldzJ6cHA5eGZwcjl3YXhzZGFzOXZ0IiB0aW1lc3RhbXA9IjE1Njgw
NzIxMzEiPjk0Mzwva2V5PjwvZm9yZWlnbi1rZXlzPjxyZWYtdHlwZSBuYW1lPSJKb3VybmFsIEFy
dGljbGUiPjE3PC9yZWYtdHlwZT48Y29udHJpYnV0b3JzPjxhdXRob3JzPjxhdXRob3I+U2hlbiwg
TC48L2F1dGhvcj48YXV0aG9yPlN1biwgQi48L2F1dGhvcj48YXV0aG9yPlNoZW5nLCBKLjwvYXV0
aG9yPjxhdXRob3I+WXUsIFMuPC9hdXRob3I+PGF1dGhvcj5MaSwgWS48L2F1dGhvcj48YXV0aG9y
Plh1LCBILjwvYXV0aG9yPjxhdXRob3I+U3UsIEouPC9hdXRob3I+PGF1dGhvcj5TdW4sIEwuPC9h
dXRob3I+PC9hdXRob3JzPjwvY29udHJpYnV0b3JzPjxhdXRoLWFkZHJlc3M+RGVwYXJ0bWVudCBv
ZiBQYXRob3BoeXNpb2xvZ3ksIENvbGxlZ2Ugb2YgQmFzaWMgTWVkaWNhbCBTY2llbmNlcywgSmls
aW4gVW5pdmVyc2l0eSwgQ2hhbmdjaHVuLCBKaWxpbiAxMzAwMjEsIFAuUi4gQ2hpbmEuJiN4RDtE
ZXBhcnRtZW50IG9mIEJpb2NoZW1pc3RyeSBhbmQgTW9sZWN1bGFyIEJpb2xvZ3ksIEJhc2ljIENv
bGxlZ2Ugb2YgTWVkaWNpbmUsIFlhbmJpYW4gVW5pdmVyc2l0eSwgWWFuYmlhbiBLb3JlYW4gQXV0
b25vbW91cyBQcmVmZWN0dXJlLCBKaWxpbiAxMzMwMDIsIFAuUi4gQ2hpbmEuJiN4RDtEZXBhcnRt
ZW50IG9mIEhlcGF0b2JpbGlhcnkgYW5kIFBhbmNyZWFzIFN1cmdlcnksIFNlY29uZCBIb3NwaXRh
bCwgSmlsaW4gVW5pdmVyc2l0eSwgQ2hhbmdjaHVuLCBKaWxpbiAxMzAwNDEsIFAuUi4gQ2hpbmEu
PC9hdXRoLWFkZHJlc3M+PHRpdGxlcz48dGl0bGU+UEdDMWFscGhhIHByb21vdGVzIGNpc3BsYXRp
biByZXNpc3RhbmNlIGluIGh1bWFuIG92YXJpYW4gY2FyY2lub21hIGNlbGxzIHRocm91Z2ggdXBy
ZWd1bGF0aW9uIG9mIG1pdG9jaG9uZHJpYWwgYmlvZ2VuZXNpc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NDA0LTQx
NjwvcGFnZXM+PHZvbHVtZT41Mzwvdm9sdW1lPjxudW1iZXI+MTwvbnVtYmVyPjxlZGl0aW9uPjIw
MTgvMDUvMTI8L2VkaXRpb24+PGtleXdvcmRzPjxrZXl3b3JkPkFwb3B0b3Npcy9kcnVnIGVmZmVj
dHM8L2tleXdvcmQ+PGtleXdvcmQ+Q2FyY2lub21hLypkcnVnIHRoZXJhcHkvZ2VuZXRpY3MvcGF0
aG9sb2d5PC9rZXl3b3JkPjxrZXl3b3JkPkNlbGwgTGluZSwgVHVtb3I8L2tleXdvcmQ+PGtleXdv
cmQ+Q2VsbCBTdXJ2aXZhbC9kcnVnIGVmZmVjdHM8L2tleXdvcmQ+PGtleXdvcmQ+Q2lzcGxhdGlu
LyphZG1pbmlzdHJhdGlvbiAmYW1wOyBkb3NhZ2UvYWR2ZXJzZSBlZmZlY3RzPC9rZXl3b3JkPjxr
ZXl3b3JkPkRydWcgUmVzaXN0YW5jZSwgTmVvcGxhc20vZ2VuZXRpY3M8L2tleXdvcmQ+PGtleXdv
cmQ+RmVtYWxlPC9rZXl3b3JkPjxrZXl3b3JkPkdlbmUgRXhwcmVzc2lvbiBSZWd1bGF0aW9uLCBO
ZW9wbGFzdGljL2RydWcgZWZmZWN0czwva2V5d29yZD48a2V5d29yZD5IdW1hbnM8L2tleXdvcmQ+
PGtleXdvcmQ+T3JnYW5lbGxlIEJpb2dlbmVzaXM8L2tleXdvcmQ+PGtleXdvcmQ+T3ZhcmlhbiBO
ZW9wbGFzbXMvKmRydWcgdGhlcmFweS9nZW5ldGljcy9wYXRob2xvZ3k8L2tleXdvcmQ+PGtleXdv
cmQ+UGVyb3hpc29tZSBQcm9saWZlcmF0b3ItQWN0aXZhdGVkIFJlY2VwdG9yIEdhbW1hIENvYWN0
aXZhdG9yIDEtYWxwaGEvKmdlbmV0aWNzPC9rZXl3b3JkPjxrZXl3b3JkPlNpZ25hbCBUcmFuc2R1
Y3Rpb24vZHJ1ZyBlZmZlY3RzPC9rZXl3b3JkPjwva2V5d29yZHM+PGRhdGVzPjx5ZWFyPjIwMTg8
L3llYXI+PHB1Yi1kYXRlcz48ZGF0ZT5KdWw8L2RhdGU+PC9wdWItZGF0ZXM+PC9kYXRlcz48aXNi
bj4xNzkxLTI0MjMgKEVsZWN0cm9uaWMpJiN4RDsxMDE5LTY0MzkgKExpbmtpbmcpPC9pc2JuPjxh
Y2Nlc3Npb24tbnVtPjI5NzQ5NDc0PC9hY2Nlc3Npb24tbnVtPjx1cmxzPjxyZWxhdGVkLXVybHM+
PHVybD5odHRwczovL3d3dy5uY2JpLm5sbS5uaWguZ292L3B1Ym1lZC8yOTc0OTQ3NDwvdXJsPjwv
cmVsYXRlZC11cmxzPjwvdXJscz48ZWxlY3Ryb25pYy1yZXNvdXJjZS1udW0+MTAuMzg5Mi9pam8u
MjAxOC40NDAxPC9lbGVjdHJvbmljLXJlc291cmNlLW51bT48bGFuZ3VhZ2U+ZW5nPC9sYW5ndWFn
ZT48L3JlY29yZD48L0NpdGU+PC9FbmROb3RlPn==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2)</w:t>
            </w:r>
            <w:r w:rsidRPr="00202B16">
              <w:rPr>
                <w:rFonts w:eastAsia="Times New Roman" w:cs="Times New Roman"/>
                <w:color w:val="auto"/>
                <w:sz w:val="22"/>
                <w:szCs w:val="22"/>
                <w:lang w:eastAsia="en-CA"/>
              </w:rPr>
              <w:fldChar w:fldCharType="end"/>
            </w:r>
          </w:p>
        </w:tc>
      </w:tr>
      <w:tr w:rsidR="00EF507B" w:rsidRPr="00202B16" w14:paraId="018F6E8A" w14:textId="77777777" w:rsidTr="00202B16">
        <w:trPr>
          <w:trHeight w:val="510"/>
        </w:trPr>
        <w:tc>
          <w:tcPr>
            <w:tcW w:w="1390" w:type="dxa"/>
            <w:shd w:val="clear" w:color="auto" w:fill="auto"/>
            <w:noWrap/>
            <w:vAlign w:val="center"/>
            <w:hideMark/>
          </w:tcPr>
          <w:p w14:paraId="7D5B19BC"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Ovarian cancer</w:t>
            </w:r>
          </w:p>
        </w:tc>
        <w:tc>
          <w:tcPr>
            <w:tcW w:w="1559" w:type="dxa"/>
            <w:shd w:val="clear" w:color="auto" w:fill="auto"/>
            <w:noWrap/>
            <w:vAlign w:val="center"/>
            <w:hideMark/>
          </w:tcPr>
          <w:p w14:paraId="2AF729F9"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isplatin or Paclitaxel</w:t>
            </w:r>
          </w:p>
        </w:tc>
        <w:tc>
          <w:tcPr>
            <w:tcW w:w="1163" w:type="dxa"/>
            <w:shd w:val="clear" w:color="auto" w:fill="auto"/>
            <w:noWrap/>
            <w:vAlign w:val="center"/>
            <w:hideMark/>
          </w:tcPr>
          <w:p w14:paraId="671205DA"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39777894"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Treatment increases ROS, which increases PGC-1α and reprograms metabolism</w:t>
            </w:r>
          </w:p>
        </w:tc>
        <w:tc>
          <w:tcPr>
            <w:tcW w:w="1588" w:type="dxa"/>
            <w:shd w:val="clear" w:color="auto" w:fill="auto"/>
            <w:vAlign w:val="center"/>
            <w:hideMark/>
          </w:tcPr>
          <w:p w14:paraId="37598D53" w14:textId="50201D90"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LaW08L0F1dGhvcj48WWVhcj4yMDE3PC9ZZWFyPjxSZWNO
dW0+OTQ0PC9SZWNOdW0+PERpc3BsYXlUZXh0PigzKTwvRGlzcGxheVRleHQ+PHJlY29yZD48cmVj
LW51bWJlcj45NDQ8L3JlYy1udW1iZXI+PGZvcmVpZ24ta2V5cz48a2V5IGFwcD0iRU4iIGRiLWlk
PSI1cjVkc2R6NWNkZTl0NWV3MnpwcDl4ZnByOXdheHNkYXM5dnQiIHRpbWVzdGFtcD0iMTU2ODA3
MjEzMSI+OTQ0PC9rZXk+PC9mb3JlaWduLWtleXM+PHJlZi10eXBlIG5hbWU9IkpvdXJuYWwgQXJ0
aWNsZSI+MTc8L3JlZi10eXBlPjxjb250cmlidXRvcnM+PGF1dGhvcnM+PGF1dGhvcj5LaW0sIEIu
PC9hdXRob3I+PGF1dGhvcj5KdW5nLCBKLiBXLjwvYXV0aG9yPjxhdXRob3I+SnVuZywgSi48L2F1
dGhvcj48YXV0aG9yPkhhbiwgWS48L2F1dGhvcj48YXV0aG9yPlN1aCwgRC4gSC48L2F1dGhvcj48
YXV0aG9yPktpbSwgSC4gUy48L2F1dGhvcj48YXV0aG9yPkRoYW5hc2VrYXJhbiwgRC4gTi48L2F1
dGhvcj48YXV0aG9yPlNvbmcsIFkuIFMuPC9hdXRob3I+PC9hdXRob3JzPjwvY29udHJpYnV0b3Jz
PjxhdXRoLWFkZHJlc3M+Q2FuY2VyIFJlc2VhcmNoIEluc3RpdHV0ZSwgQ29sbGVnZSBvZiBNZWRp
Y2luZSwgU2VvdWwgTmF0aW9uYWwgVW5pdmVyc2l0eSwgU2VvdWwgMDMwODAsIEtvcmVhLiYjeEQ7
TmFubyBTeXN0ZW0gSW5zdGl0dXRlLCBTZW91bCBOYXRpb25hbCBVbml2ZXJzaXR5LCBTZW91bCAw
ODgyNiwgS29yZWEuJiN4RDtSZXNlYXJjaCBJbnN0aXR1dGUgb2YgQWdyaWN1bHR1cmUgYW5kIExp
ZmUgU2NpZW5jZXMsIFNlb3VsIE5hdGlvbmFsIFVuaXZlcnNpdHksIFNlb3VsIDA4ODI2LCBLb3Jl
YS4mI3hEO1dDVSBCaW9tb2R1bGF0aW9uLCBEZXBhcnRtZW50IG9mIEFncmljdWx0dXJhbCBCaW90
ZWNobm9sb2d5LCBTZW91bCBOYXRpb25hbCBVbml2ZXJzaXR5LCBTZW91bCAwODgyNiwgS29yZWEu
JiN4RDtEZXBhcnRtZW50IG9mIE9ic3RldHJpY3MgYW5kIEd5bmVjb2xvZ3ksIFNlb3VsIE5hdGlv
bmFsIFVuaXZlcnNpdHkgQnVuZGFuZyBIb3NwaXRhbCwgU2VvbmduYW0gMTM2MjAsIEtvcmVhLiYj
eEQ7RGVwYXJ0bWVudCBvZiBPYnN0ZXRyaWNzIGFuZCBHeW5lY29sb2d5LCBDb2xsZWdlIG9mIE1l
ZGljaW5lLCBTZW91bCBOYXRpb25hbCBVbml2ZXJzaXR5LCBTZW91bCAwMzA4MCwgS29yZWEuJiN4
RDtTdGVwaGVuc29uIENhbmNlciBDZW50ZXIsIFVuaXZlcnNpdHkgb2YgT2tsYWhvbWEgSGVhbHRo
IFNjaWVuY2VzIENlbnRlciwgT2tsYWhvbWEgQ2l0eSwgT0sgNzMwMTIsIFVuaXRlZCBTdGF0ZXMg
b2YgQW1lcmljYS48L2F1dGgtYWRkcmVzcz48dGl0bGVzPjx0aXRsZT5QR0MxYWxwaGEgaW5kdWNl
ZCBieSByZWFjdGl2ZSBveHlnZW4gc3BlY2llcyBjb250cmlidXRlcyB0byBjaGVtb3Jlc2lzdGFu
Y2Ugb2Ygb3ZhcmlhbiBjYW5jZXIgY2VsbHM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wMjk5LTYwMzExPC9wYWdlcz48dm9sdW1lPjg8L3Zv
bHVtZT48bnVtYmVyPjM2PC9udW1iZXI+PGVkaXRpb24+MjAxNy8wOS8yODwvZWRpdGlvbj48a2V5
d29yZHM+PGtleXdvcmQ+UEdDMWFscGhhPC9rZXl3b3JkPjxrZXl3b3JkPlJvczwva2V5d29yZD48
a2V5d29yZD5jaGVtb3Jlc2lzdGFuY2U8L2tleXdvcmQ+PGtleXdvcmQ+bWl0b2Nob25kcmlhPC9r
ZXl3b3JkPjxrZXl3b3JkPm92YXJpYW4gY2FuY2VyPC9rZXl3b3JkPjwva2V5d29yZHM+PGRhdGVz
Pjx5ZWFyPjIwMTc8L3llYXI+PHB1Yi1kYXRlcz48ZGF0ZT5TZXAgMTwvZGF0ZT48L3B1Yi1kYXRl
cz48L2RhdGVzPjxpc2JuPjE5NDktMjU1MyAoRWxlY3Ryb25pYykmI3hEOzE5NDktMjU1MyAoTGlu
a2luZyk8L2lzYm4+PGFjY2Vzc2lvbi1udW0+Mjg5NDc5NzI8L2FjY2Vzc2lvbi1udW0+PHVybHM+
PHJlbGF0ZWQtdXJscz48dXJsPmh0dHBzOi8vd3d3Lm5jYmkubmxtLm5paC5nb3YvcHVibWVkLzI4
OTQ3OTcyPC91cmw+PC9yZWxhdGVkLXVybHM+PC91cmxzPjxjdXN0b20yPlBNQzU2MDExNDA8L2N1
c3RvbTI+PGVsZWN0cm9uaWMtcmVzb3VyY2UtbnVtPjEwLjE4NjMyL29uY290YXJnZXQuMTkxNDA8
L2VsZWN0cm9uaWMtcmVzb3VyY2UtbnVtPjxsYW5ndWFnZT5lbmc8L2xhbmd1YWdlPjwvcmVjb3Jk
PjwvQ2l0ZT48L0VuZE5vdGU+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LaW08L0F1dGhvcj48WWVhcj4yMDE3PC9ZZWFyPjxSZWNO
dW0+OTQ0PC9SZWNOdW0+PERpc3BsYXlUZXh0PigzKTwvRGlzcGxheVRleHQ+PHJlY29yZD48cmVj
LW51bWJlcj45NDQ8L3JlYy1udW1iZXI+PGZvcmVpZ24ta2V5cz48a2V5IGFwcD0iRU4iIGRiLWlk
PSI1cjVkc2R6NWNkZTl0NWV3MnpwcDl4ZnByOXdheHNkYXM5dnQiIHRpbWVzdGFtcD0iMTU2ODA3
MjEzMSI+OTQ0PC9rZXk+PC9mb3JlaWduLWtleXM+PHJlZi10eXBlIG5hbWU9IkpvdXJuYWwgQXJ0
aWNsZSI+MTc8L3JlZi10eXBlPjxjb250cmlidXRvcnM+PGF1dGhvcnM+PGF1dGhvcj5LaW0sIEIu
PC9hdXRob3I+PGF1dGhvcj5KdW5nLCBKLiBXLjwvYXV0aG9yPjxhdXRob3I+SnVuZywgSi48L2F1
dGhvcj48YXV0aG9yPkhhbiwgWS48L2F1dGhvcj48YXV0aG9yPlN1aCwgRC4gSC48L2F1dGhvcj48
YXV0aG9yPktpbSwgSC4gUy48L2F1dGhvcj48YXV0aG9yPkRoYW5hc2VrYXJhbiwgRC4gTi48L2F1
dGhvcj48YXV0aG9yPlNvbmcsIFkuIFMuPC9hdXRob3I+PC9hdXRob3JzPjwvY29udHJpYnV0b3Jz
PjxhdXRoLWFkZHJlc3M+Q2FuY2VyIFJlc2VhcmNoIEluc3RpdHV0ZSwgQ29sbGVnZSBvZiBNZWRp
Y2luZSwgU2VvdWwgTmF0aW9uYWwgVW5pdmVyc2l0eSwgU2VvdWwgMDMwODAsIEtvcmVhLiYjeEQ7
TmFubyBTeXN0ZW0gSW5zdGl0dXRlLCBTZW91bCBOYXRpb25hbCBVbml2ZXJzaXR5LCBTZW91bCAw
ODgyNiwgS29yZWEuJiN4RDtSZXNlYXJjaCBJbnN0aXR1dGUgb2YgQWdyaWN1bHR1cmUgYW5kIExp
ZmUgU2NpZW5jZXMsIFNlb3VsIE5hdGlvbmFsIFVuaXZlcnNpdHksIFNlb3VsIDA4ODI2LCBLb3Jl
YS4mI3hEO1dDVSBCaW9tb2R1bGF0aW9uLCBEZXBhcnRtZW50IG9mIEFncmljdWx0dXJhbCBCaW90
ZWNobm9sb2d5LCBTZW91bCBOYXRpb25hbCBVbml2ZXJzaXR5LCBTZW91bCAwODgyNiwgS29yZWEu
JiN4RDtEZXBhcnRtZW50IG9mIE9ic3RldHJpY3MgYW5kIEd5bmVjb2xvZ3ksIFNlb3VsIE5hdGlv
bmFsIFVuaXZlcnNpdHkgQnVuZGFuZyBIb3NwaXRhbCwgU2VvbmduYW0gMTM2MjAsIEtvcmVhLiYj
eEQ7RGVwYXJ0bWVudCBvZiBPYnN0ZXRyaWNzIGFuZCBHeW5lY29sb2d5LCBDb2xsZWdlIG9mIE1l
ZGljaW5lLCBTZW91bCBOYXRpb25hbCBVbml2ZXJzaXR5LCBTZW91bCAwMzA4MCwgS29yZWEuJiN4
RDtTdGVwaGVuc29uIENhbmNlciBDZW50ZXIsIFVuaXZlcnNpdHkgb2YgT2tsYWhvbWEgSGVhbHRo
IFNjaWVuY2VzIENlbnRlciwgT2tsYWhvbWEgQ2l0eSwgT0sgNzMwMTIsIFVuaXRlZCBTdGF0ZXMg
b2YgQW1lcmljYS48L2F1dGgtYWRkcmVzcz48dGl0bGVzPjx0aXRsZT5QR0MxYWxwaGEgaW5kdWNl
ZCBieSByZWFjdGl2ZSBveHlnZW4gc3BlY2llcyBjb250cmlidXRlcyB0byBjaGVtb3Jlc2lzdGFu
Y2Ugb2Ygb3ZhcmlhbiBjYW5jZXIgY2VsbHM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wMjk5LTYwMzExPC9wYWdlcz48dm9sdW1lPjg8L3Zv
bHVtZT48bnVtYmVyPjM2PC9udW1iZXI+PGVkaXRpb24+MjAxNy8wOS8yODwvZWRpdGlvbj48a2V5
d29yZHM+PGtleXdvcmQ+UEdDMWFscGhhPC9rZXl3b3JkPjxrZXl3b3JkPlJvczwva2V5d29yZD48
a2V5d29yZD5jaGVtb3Jlc2lzdGFuY2U8L2tleXdvcmQ+PGtleXdvcmQ+bWl0b2Nob25kcmlhPC9r
ZXl3b3JkPjxrZXl3b3JkPm92YXJpYW4gY2FuY2VyPC9rZXl3b3JkPjwva2V5d29yZHM+PGRhdGVz
Pjx5ZWFyPjIwMTc8L3llYXI+PHB1Yi1kYXRlcz48ZGF0ZT5TZXAgMTwvZGF0ZT48L3B1Yi1kYXRl
cz48L2RhdGVzPjxpc2JuPjE5NDktMjU1MyAoRWxlY3Ryb25pYykmI3hEOzE5NDktMjU1MyAoTGlu
a2luZyk8L2lzYm4+PGFjY2Vzc2lvbi1udW0+Mjg5NDc5NzI8L2FjY2Vzc2lvbi1udW0+PHVybHM+
PHJlbGF0ZWQtdXJscz48dXJsPmh0dHBzOi8vd3d3Lm5jYmkubmxtLm5paC5nb3YvcHVibWVkLzI4
OTQ3OTcyPC91cmw+PC9yZWxhdGVkLXVybHM+PC91cmxzPjxjdXN0b20yPlBNQzU2MDExNDA8L2N1
c3RvbTI+PGVsZWN0cm9uaWMtcmVzb3VyY2UtbnVtPjEwLjE4NjMyL29uY290YXJnZXQuMTkxNDA8
L2VsZWN0cm9uaWMtcmVzb3VyY2UtbnVtPjxsYW5ndWFnZT5lbmc8L2xhbmd1YWdlPjwvcmVjb3Jk
PjwvQ2l0ZT48L0VuZE5vdGU+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3)</w:t>
            </w:r>
            <w:r w:rsidRPr="00202B16">
              <w:rPr>
                <w:rFonts w:eastAsia="Times New Roman" w:cs="Times New Roman"/>
                <w:color w:val="auto"/>
                <w:sz w:val="22"/>
                <w:szCs w:val="22"/>
                <w:lang w:eastAsia="en-CA"/>
              </w:rPr>
              <w:fldChar w:fldCharType="end"/>
            </w:r>
          </w:p>
        </w:tc>
      </w:tr>
      <w:tr w:rsidR="00EF507B" w:rsidRPr="00202B16" w14:paraId="1E02881D" w14:textId="77777777" w:rsidTr="00202B16">
        <w:trPr>
          <w:trHeight w:val="510"/>
        </w:trPr>
        <w:tc>
          <w:tcPr>
            <w:tcW w:w="1390" w:type="dxa"/>
            <w:shd w:val="clear" w:color="auto" w:fill="auto"/>
            <w:noWrap/>
            <w:vAlign w:val="center"/>
            <w:hideMark/>
          </w:tcPr>
          <w:p w14:paraId="76905F40"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Breast cancer</w:t>
            </w:r>
          </w:p>
        </w:tc>
        <w:tc>
          <w:tcPr>
            <w:tcW w:w="1559" w:type="dxa"/>
            <w:shd w:val="clear" w:color="auto" w:fill="auto"/>
            <w:noWrap/>
            <w:vAlign w:val="center"/>
            <w:hideMark/>
          </w:tcPr>
          <w:p w14:paraId="1BA30028"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Metformin</w:t>
            </w:r>
          </w:p>
        </w:tc>
        <w:tc>
          <w:tcPr>
            <w:tcW w:w="1163" w:type="dxa"/>
            <w:shd w:val="clear" w:color="auto" w:fill="auto"/>
            <w:noWrap/>
            <w:vAlign w:val="center"/>
            <w:hideMark/>
          </w:tcPr>
          <w:p w14:paraId="5749BEBE"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4327726A"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Metformin-resistant cells show elevated PGC-1α and high-PGC-1α tumors are resistant to metformin</w:t>
            </w:r>
          </w:p>
        </w:tc>
        <w:tc>
          <w:tcPr>
            <w:tcW w:w="1588" w:type="dxa"/>
            <w:shd w:val="clear" w:color="auto" w:fill="auto"/>
            <w:vAlign w:val="center"/>
            <w:hideMark/>
          </w:tcPr>
          <w:p w14:paraId="5B5D1BDB" w14:textId="6EFE59FD"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BbmRyemVqZXdza2k8L0F1dGhvcj48WWVhcj4yMDE3PC9Z
ZWFyPjxSZWNOdW0+OTI3PC9SZWNOdW0+PERpc3BsYXlUZXh0Pig0KTwvRGlzcGxheVRleHQ+PHJl
Y29yZD48cmVjLW51bWJlcj45Mjc8L3JlYy1udW1iZXI+PGZvcmVpZ24ta2V5cz48a2V5IGFwcD0i
RU4iIGRiLWlkPSI1cjVkc2R6NWNkZTl0NWV3MnpwcDl4ZnByOXdheHNkYXM5dnQiIHRpbWVzdGFt
cD0iMTU2ODA3MjEyMiI+OTI3PC9rZXk+PC9mb3JlaWduLWtleXM+PHJlZi10eXBlIG5hbWU9Ikpv
dXJuYWwgQXJ0aWNsZSI+MTc8L3JlZi10eXBlPjxjb250cmlidXRvcnM+PGF1dGhvcnM+PGF1dGhv
cj5BbmRyemVqZXdza2ksIFMuPC9hdXRob3I+PGF1dGhvcj5LbGltY2Frb3ZhLCBFLjwvYXV0aG9y
PjxhdXRob3I+Sm9obnNvbiwgUi4gTS48L2F1dGhvcj48YXV0aG9yPlRhYmFyaWVzLCBTLjwvYXV0
aG9yPjxhdXRob3I+QW5uaXMsIE0uIEcuPC9hdXRob3I+PGF1dGhvcj5NY0d1aXJrLCBTLjwvYXV0
aG9yPjxhdXRob3I+Tm9ydGhleSwgSi4gSi48L2F1dGhvcj48YXV0aG9yPkNoZW5hcmQsIFYuPC9h
dXRob3I+PGF1dGhvcj5TcmlyYW0sIFUuPC9hdXRob3I+PGF1dGhvcj5QYXBhZG9wb2xpLCBELiBK
LjwvYXV0aG9yPjxhdXRob3I+U2llZ2VsLCBQLiBNLjwvYXV0aG9yPjxhdXRob3I+U3QtUGllcnJl
LCBKLjwvYXV0aG9yPjwvYXV0aG9ycz48L2NvbnRyaWJ1dG9ycz48YXV0aC1hZGRyZXNzPkRlcGFy
dG1lbnQgb2YgQmlvY2hlbWlzdHJ5LCBNY0dpbGwgVW5pdmVyc2l0eSwgTW9udHJlYWwsIFFDIEgz
RyAxWTYsIENhbmFkYTsgR29vZG1hbiBDYW5jZXIgUmVzZWFyY2ggQ2VudHJlLCBNY0dpbGwgVW5p
dmVyc2l0eSwgTW9udHJlYWwsIFFDIEgzRyAxWTYsIENhbmFkYS4mI3hEO0dvb2RtYW4gQ2FuY2Vy
IFJlc2VhcmNoIENlbnRyZSwgTWNHaWxsIFVuaXZlcnNpdHksIE1vbnRyZWFsLCBRQyBIM0cgMVk2
LCBDYW5hZGEuJiN4RDtEZXBhcnRtZW50IG9mIE1lZGljaW5lLCBNY0dpbGwgVW5pdmVyc2l0eSwg
TW9udHJlYWwsIFFDIEgzRyAxWTYsIENhbmFkYTsgR29vZG1hbiBDYW5jZXIgUmVzZWFyY2ggQ2Vu
dHJlLCBNY0dpbGwgVW5pdmVyc2l0eSwgTW9udHJlYWwsIFFDIEgzRyAxWTYsIENhbmFkYS4gRWxl
Y3Ryb25pYyBhZGRyZXNzOiBwZXRlci5zaWVnZWxAbWNnaWxsLmNhLiYjeEQ7RGVwYXJ0bWVudCBv
ZiBCaW9jaGVtaXN0cnksIE1jR2lsbCBVbml2ZXJzaXR5LCBNb250cmVhbCwgUUMgSDNHIDFZNiwg
Q2FuYWRhOyBHb29kbWFuIENhbmNlciBSZXNlYXJjaCBDZW50cmUsIE1jR2lsbCBVbml2ZXJzaXR5
LCBNb250cmVhbCwgUUMgSDNHIDFZNiwgQ2FuYWRhLiBFbGVjdHJvbmljIGFkZHJlc3M6IGp1bGll
LnN0LXBpZXJyZUB1b3R0YXdhLmNhLjwvYXV0aC1hZGRyZXNzPjx0aXRsZXM+PHRpdGxlPlBHQy0x
YWxwaGEgUHJvbW90ZXMgQnJlYXN0IENhbmNlciBNZXRhc3Rhc2lzIGFuZCBDb25mZXJzIEJpb2Vu
ZXJnZXRpYyBGbGV4aWJpbGl0eSBhZ2FpbnN0IE1ldGFib2xpYyBEcnVnczwvdGl0bGU+PHNlY29u
ZGFyeS10aXRsZT5DZWxsIE1ldGFiPC9zZWNvbmRhcnktdGl0bGU+PGFsdC10aXRsZT5DZWxsIG1l
dGFib2xpc208L2FsdC10aXRsZT48L3RpdGxlcz48cGVyaW9kaWNhbD48ZnVsbC10aXRsZT5DZWxs
IE1ldGFiPC9mdWxsLXRpdGxlPjxhYmJyLTE+Q2VsbCBtZXRhYm9saXNtPC9hYmJyLTE+PC9wZXJp
b2RpY2FsPjxhbHQtcGVyaW9kaWNhbD48ZnVsbC10aXRsZT5DZWxsIE1ldGFiPC9mdWxsLXRpdGxl
PjxhYmJyLTE+Q2VsbCBtZXRhYm9saXNtPC9hYmJyLTE+PC9hbHQtcGVyaW9kaWNhbD48cGFnZXM+
Nzc4LTc4NyBlNTwvcGFnZXM+PHZvbHVtZT4yNjwvdm9sdW1lPjxudW1iZXI+NTwvbnVtYmVyPjxl
ZGl0aW9uPjIwMTcvMTAvMTE8L2VkaXRpb24+PGtleXdvcmRzPjxrZXl3b3JkPkFuaW1hbHM8L2tl
eXdvcmQ+PGtleXdvcmQ+QnJlYXN0IE5lb3BsYXNtcy8qbWV0YWJvbGlzbS8qcGF0aG9sb2d5PC9r
ZXl3b3JkPjxrZXl3b3JkPkNlbGwgTGluZSwgVHVtb3I8L2tleXdvcmQ+PGtleXdvcmQ+Q2VsbCBN
b3ZlbWVudDwva2V5d29yZD48a2V5d29yZD4qRW5lcmd5IE1ldGFib2xpc20vZHJ1ZyBlZmZlY3Rz
PC9rZXl3b3JkPjxrZXl3b3JkPkZlbWFsZTwva2V5d29yZD48a2V5d29yZD5IdW1hbnM8L2tleXdv
cmQ+PGtleXdvcmQ+SHlwb2dseWNlbWljIEFnZW50cy9waGFybWFjb2xvZ3k8L2tleXdvcmQ+PGtl
eXdvcmQ+TWV0YWJvbG9taWNzPC9rZXl3b3JkPjxrZXl3b3JkPk1ldGZvcm1pbi9waGFybWFjb2xv
Z3k8L2tleXdvcmQ+PGtleXdvcmQ+TWljZTwva2V5d29yZD48a2V5d29yZD5NaWNlLCBTQ0lEPC9r
ZXl3b3JkPjxrZXl3b3JkPk1pdG9jaG9uZHJpYS9tZXRhYm9saXNtPC9rZXl3b3JkPjxrZXl3b3Jk
Pk5lb3BsYXNtIEludmFzaXZlbmVzczwva2V5d29yZD48a2V5d29yZD5OZW9wbGFzbSBNZXRhc3Rh
c2lzPC9rZXl3b3JkPjxrZXl3b3JkPlBlcm94aXNvbWUgUHJvbGlmZXJhdG9yLUFjdGl2YXRlZCBS
ZWNlcHRvciBHYW1tYSBDb2FjdGl2YXRvcjwva2V5d29yZD48a2V5d29yZD4xLWFscGhhL2dlbmV0
aWNzLyptZXRhYm9saXNtPC9rZXl3b3JkPjxrZXl3b3JkPlBHQy0xYWxwaGE8L2tleXdvcmQ+PGtl
eXdvcmQ+YnJlYXN0IGNhbmNlcjwva2V5d29yZD48a2V5d29yZD5tZXRhYm9saWMgZmxleGliaWxp
dHk8L2tleXdvcmQ+PGtleXdvcmQ+bWV0YXN0YXNpczwva2V5d29yZD48a2V5d29yZD5tZXRmb3Jt
aW48L2tleXdvcmQ+PGtleXdvcmQ+bWl0b2Nob25kcmlhPC9rZXl3b3JkPjxrZXl3b3JkPnBoZW5m
b3JtaW48L2tleXdvcmQ+PGtleXdvcmQ+cmVzcGlyb21ldHJ5PC9rZXl3b3JkPjxrZXl3b3JkPnNl
YWhvcnNlPC9rZXl3b3JkPjwva2V5d29yZHM+PGRhdGVzPjx5ZWFyPjIwMTc8L3llYXI+PHB1Yi1k
YXRlcz48ZGF0ZT5Ob3YgNzwvZGF0ZT48L3B1Yi1kYXRlcz48L2RhdGVzPjxpc2JuPjE5MzItNzQy
MCAoRWxlY3Ryb25pYykmI3hEOzE1NTAtNDEzMSAoTGlua2luZyk8L2lzYm4+PGFjY2Vzc2lvbi1u
dW0+Mjg5ODg4MjU8L2FjY2Vzc2lvbi1udW0+PHVybHM+PHJlbGF0ZWQtdXJscz48dXJsPmh0dHBz
Oi8vd3d3Lm5jYmkubmxtLm5paC5nb3YvcHVibWVkLzI4OTg4ODI1PC91cmw+PC9yZWxhdGVkLXVy
bHM+PC91cmxzPjxlbGVjdHJvbmljLXJlc291cmNlLW51bT4xMC4xMDE2L2ouY21ldC4yMDE3LjA5
LjAwNjwvZWxlY3Ryb25pYy1yZXNvdXJjZS1udW0+PGxhbmd1YWdlPmVuZzwvbGFuZ3VhZ2U+PC9y
ZWNvcmQ+PC9DaXRlPjwvRW5kTm90ZT5=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BbmRyemVqZXdza2k8L0F1dGhvcj48WWVhcj4yMDE3PC9Z
ZWFyPjxSZWNOdW0+OTI3PC9SZWNOdW0+PERpc3BsYXlUZXh0Pig0KTwvRGlzcGxheVRleHQ+PHJl
Y29yZD48cmVjLW51bWJlcj45Mjc8L3JlYy1udW1iZXI+PGZvcmVpZ24ta2V5cz48a2V5IGFwcD0i
RU4iIGRiLWlkPSI1cjVkc2R6NWNkZTl0NWV3MnpwcDl4ZnByOXdheHNkYXM5dnQiIHRpbWVzdGFt
cD0iMTU2ODA3MjEyMiI+OTI3PC9rZXk+PC9mb3JlaWduLWtleXM+PHJlZi10eXBlIG5hbWU9Ikpv
dXJuYWwgQXJ0aWNsZSI+MTc8L3JlZi10eXBlPjxjb250cmlidXRvcnM+PGF1dGhvcnM+PGF1dGhv
cj5BbmRyemVqZXdza2ksIFMuPC9hdXRob3I+PGF1dGhvcj5LbGltY2Frb3ZhLCBFLjwvYXV0aG9y
PjxhdXRob3I+Sm9obnNvbiwgUi4gTS48L2F1dGhvcj48YXV0aG9yPlRhYmFyaWVzLCBTLjwvYXV0
aG9yPjxhdXRob3I+QW5uaXMsIE0uIEcuPC9hdXRob3I+PGF1dGhvcj5NY0d1aXJrLCBTLjwvYXV0
aG9yPjxhdXRob3I+Tm9ydGhleSwgSi4gSi48L2F1dGhvcj48YXV0aG9yPkNoZW5hcmQsIFYuPC9h
dXRob3I+PGF1dGhvcj5TcmlyYW0sIFUuPC9hdXRob3I+PGF1dGhvcj5QYXBhZG9wb2xpLCBELiBK
LjwvYXV0aG9yPjxhdXRob3I+U2llZ2VsLCBQLiBNLjwvYXV0aG9yPjxhdXRob3I+U3QtUGllcnJl
LCBKLjwvYXV0aG9yPjwvYXV0aG9ycz48L2NvbnRyaWJ1dG9ycz48YXV0aC1hZGRyZXNzPkRlcGFy
dG1lbnQgb2YgQmlvY2hlbWlzdHJ5LCBNY0dpbGwgVW5pdmVyc2l0eSwgTW9udHJlYWwsIFFDIEgz
RyAxWTYsIENhbmFkYTsgR29vZG1hbiBDYW5jZXIgUmVzZWFyY2ggQ2VudHJlLCBNY0dpbGwgVW5p
dmVyc2l0eSwgTW9udHJlYWwsIFFDIEgzRyAxWTYsIENhbmFkYS4mI3hEO0dvb2RtYW4gQ2FuY2Vy
IFJlc2VhcmNoIENlbnRyZSwgTWNHaWxsIFVuaXZlcnNpdHksIE1vbnRyZWFsLCBRQyBIM0cgMVk2
LCBDYW5hZGEuJiN4RDtEZXBhcnRtZW50IG9mIE1lZGljaW5lLCBNY0dpbGwgVW5pdmVyc2l0eSwg
TW9udHJlYWwsIFFDIEgzRyAxWTYsIENhbmFkYTsgR29vZG1hbiBDYW5jZXIgUmVzZWFyY2ggQ2Vu
dHJlLCBNY0dpbGwgVW5pdmVyc2l0eSwgTW9udHJlYWwsIFFDIEgzRyAxWTYsIENhbmFkYS4gRWxl
Y3Ryb25pYyBhZGRyZXNzOiBwZXRlci5zaWVnZWxAbWNnaWxsLmNhLiYjeEQ7RGVwYXJ0bWVudCBv
ZiBCaW9jaGVtaXN0cnksIE1jR2lsbCBVbml2ZXJzaXR5LCBNb250cmVhbCwgUUMgSDNHIDFZNiwg
Q2FuYWRhOyBHb29kbWFuIENhbmNlciBSZXNlYXJjaCBDZW50cmUsIE1jR2lsbCBVbml2ZXJzaXR5
LCBNb250cmVhbCwgUUMgSDNHIDFZNiwgQ2FuYWRhLiBFbGVjdHJvbmljIGFkZHJlc3M6IGp1bGll
LnN0LXBpZXJyZUB1b3R0YXdhLmNhLjwvYXV0aC1hZGRyZXNzPjx0aXRsZXM+PHRpdGxlPlBHQy0x
YWxwaGEgUHJvbW90ZXMgQnJlYXN0IENhbmNlciBNZXRhc3Rhc2lzIGFuZCBDb25mZXJzIEJpb2Vu
ZXJnZXRpYyBGbGV4aWJpbGl0eSBhZ2FpbnN0IE1ldGFib2xpYyBEcnVnczwvdGl0bGU+PHNlY29u
ZGFyeS10aXRsZT5DZWxsIE1ldGFiPC9zZWNvbmRhcnktdGl0bGU+PGFsdC10aXRsZT5DZWxsIG1l
dGFib2xpc208L2FsdC10aXRsZT48L3RpdGxlcz48cGVyaW9kaWNhbD48ZnVsbC10aXRsZT5DZWxs
IE1ldGFiPC9mdWxsLXRpdGxlPjxhYmJyLTE+Q2VsbCBtZXRhYm9saXNtPC9hYmJyLTE+PC9wZXJp
b2RpY2FsPjxhbHQtcGVyaW9kaWNhbD48ZnVsbC10aXRsZT5DZWxsIE1ldGFiPC9mdWxsLXRpdGxl
PjxhYmJyLTE+Q2VsbCBtZXRhYm9saXNtPC9hYmJyLTE+PC9hbHQtcGVyaW9kaWNhbD48cGFnZXM+
Nzc4LTc4NyBlNTwvcGFnZXM+PHZvbHVtZT4yNjwvdm9sdW1lPjxudW1iZXI+NTwvbnVtYmVyPjxl
ZGl0aW9uPjIwMTcvMTAvMTE8L2VkaXRpb24+PGtleXdvcmRzPjxrZXl3b3JkPkFuaW1hbHM8L2tl
eXdvcmQ+PGtleXdvcmQ+QnJlYXN0IE5lb3BsYXNtcy8qbWV0YWJvbGlzbS8qcGF0aG9sb2d5PC9r
ZXl3b3JkPjxrZXl3b3JkPkNlbGwgTGluZSwgVHVtb3I8L2tleXdvcmQ+PGtleXdvcmQ+Q2VsbCBN
b3ZlbWVudDwva2V5d29yZD48a2V5d29yZD4qRW5lcmd5IE1ldGFib2xpc20vZHJ1ZyBlZmZlY3Rz
PC9rZXl3b3JkPjxrZXl3b3JkPkZlbWFsZTwva2V5d29yZD48a2V5d29yZD5IdW1hbnM8L2tleXdv
cmQ+PGtleXdvcmQ+SHlwb2dseWNlbWljIEFnZW50cy9waGFybWFjb2xvZ3k8L2tleXdvcmQ+PGtl
eXdvcmQ+TWV0YWJvbG9taWNzPC9rZXl3b3JkPjxrZXl3b3JkPk1ldGZvcm1pbi9waGFybWFjb2xv
Z3k8L2tleXdvcmQ+PGtleXdvcmQ+TWljZTwva2V5d29yZD48a2V5d29yZD5NaWNlLCBTQ0lEPC9r
ZXl3b3JkPjxrZXl3b3JkPk1pdG9jaG9uZHJpYS9tZXRhYm9saXNtPC9rZXl3b3JkPjxrZXl3b3Jk
Pk5lb3BsYXNtIEludmFzaXZlbmVzczwva2V5d29yZD48a2V5d29yZD5OZW9wbGFzbSBNZXRhc3Rh
c2lzPC9rZXl3b3JkPjxrZXl3b3JkPlBlcm94aXNvbWUgUHJvbGlmZXJhdG9yLUFjdGl2YXRlZCBS
ZWNlcHRvciBHYW1tYSBDb2FjdGl2YXRvcjwva2V5d29yZD48a2V5d29yZD4xLWFscGhhL2dlbmV0
aWNzLyptZXRhYm9saXNtPC9rZXl3b3JkPjxrZXl3b3JkPlBHQy0xYWxwaGE8L2tleXdvcmQ+PGtl
eXdvcmQ+YnJlYXN0IGNhbmNlcjwva2V5d29yZD48a2V5d29yZD5tZXRhYm9saWMgZmxleGliaWxp
dHk8L2tleXdvcmQ+PGtleXdvcmQ+bWV0YXN0YXNpczwva2V5d29yZD48a2V5d29yZD5tZXRmb3Jt
aW48L2tleXdvcmQ+PGtleXdvcmQ+bWl0b2Nob25kcmlhPC9rZXl3b3JkPjxrZXl3b3JkPnBoZW5m
b3JtaW48L2tleXdvcmQ+PGtleXdvcmQ+cmVzcGlyb21ldHJ5PC9rZXl3b3JkPjxrZXl3b3JkPnNl
YWhvcnNlPC9rZXl3b3JkPjwva2V5d29yZHM+PGRhdGVzPjx5ZWFyPjIwMTc8L3llYXI+PHB1Yi1k
YXRlcz48ZGF0ZT5Ob3YgNzwvZGF0ZT48L3B1Yi1kYXRlcz48L2RhdGVzPjxpc2JuPjE5MzItNzQy
MCAoRWxlY3Ryb25pYykmI3hEOzE1NTAtNDEzMSAoTGlua2luZyk8L2lzYm4+PGFjY2Vzc2lvbi1u
dW0+Mjg5ODg4MjU8L2FjY2Vzc2lvbi1udW0+PHVybHM+PHJlbGF0ZWQtdXJscz48dXJsPmh0dHBz
Oi8vd3d3Lm5jYmkubmxtLm5paC5nb3YvcHVibWVkLzI4OTg4ODI1PC91cmw+PC9yZWxhdGVkLXVy
bHM+PC91cmxzPjxlbGVjdHJvbmljLXJlc291cmNlLW51bT4xMC4xMDE2L2ouY21ldC4yMDE3LjA5
LjAwNjwvZWxlY3Ryb25pYy1yZXNvdXJjZS1udW0+PGxhbmd1YWdlPmVuZzwvbGFuZ3VhZ2U+PC9y
ZWNvcmQ+PC9DaXRlPjwvRW5kTm90ZT5=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4)</w:t>
            </w:r>
            <w:r w:rsidRPr="00202B16">
              <w:rPr>
                <w:rFonts w:eastAsia="Times New Roman" w:cs="Times New Roman"/>
                <w:color w:val="auto"/>
                <w:sz w:val="22"/>
                <w:szCs w:val="22"/>
                <w:lang w:eastAsia="en-CA"/>
              </w:rPr>
              <w:fldChar w:fldCharType="end"/>
            </w:r>
          </w:p>
        </w:tc>
      </w:tr>
      <w:tr w:rsidR="00EF507B" w:rsidRPr="00202B16" w14:paraId="7857388B" w14:textId="77777777" w:rsidTr="00202B16">
        <w:trPr>
          <w:trHeight w:val="510"/>
        </w:trPr>
        <w:tc>
          <w:tcPr>
            <w:tcW w:w="1390" w:type="dxa"/>
            <w:shd w:val="clear" w:color="auto" w:fill="auto"/>
            <w:noWrap/>
            <w:vAlign w:val="center"/>
            <w:hideMark/>
          </w:tcPr>
          <w:p w14:paraId="622C750F"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olon cancer</w:t>
            </w:r>
          </w:p>
        </w:tc>
        <w:tc>
          <w:tcPr>
            <w:tcW w:w="1559" w:type="dxa"/>
            <w:shd w:val="clear" w:color="auto" w:fill="auto"/>
            <w:noWrap/>
            <w:vAlign w:val="center"/>
            <w:hideMark/>
          </w:tcPr>
          <w:p w14:paraId="5E93A6F3"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Oxaliplatin and 5-FU</w:t>
            </w:r>
          </w:p>
        </w:tc>
        <w:tc>
          <w:tcPr>
            <w:tcW w:w="1163" w:type="dxa"/>
            <w:shd w:val="clear" w:color="auto" w:fill="auto"/>
            <w:noWrap/>
            <w:vAlign w:val="center"/>
            <w:hideMark/>
          </w:tcPr>
          <w:p w14:paraId="6178A4B2"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6C533A7F"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hemotherapy induces a SIRT1/PGC1α-dependent increase in OXPHOS that promotes tumor survival during treatment</w:t>
            </w:r>
          </w:p>
        </w:tc>
        <w:tc>
          <w:tcPr>
            <w:tcW w:w="1588" w:type="dxa"/>
            <w:shd w:val="clear" w:color="auto" w:fill="auto"/>
            <w:vAlign w:val="center"/>
            <w:hideMark/>
          </w:tcPr>
          <w:p w14:paraId="4FF80150" w14:textId="5F4D3B6A"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WZWxsaW5nYTwvQXV0aG9yPjxZZWFyPjIwMTU8L1llYXI+
PFJlY051bT45NDc8L1JlY051bT48RGlzcGxheVRleHQ+KDUpPC9EaXNwbGF5VGV4dD48cmVjb3Jk
PjxyZWMtbnVtYmVyPjk0NzwvcmVjLW51bWJlcj48Zm9yZWlnbi1rZXlzPjxrZXkgYXBwPSJFTiIg
ZGItaWQ9IjVyNWRzZHo1Y2RlOXQ1ZXcyenBwOXhmcHI5d2F4c2Rhczl2dCIgdGltZXN0YW1wPSIx
NTY4MDcyMTMxIj45NDc8L2tleT48L2ZvcmVpZ24ta2V5cz48cmVmLXR5cGUgbmFtZT0iSm91cm5h
bCBBcnRpY2xlIj4xNzwvcmVmLXR5cGU+PGNvbnRyaWJ1dG9ycz48YXV0aG9ycz48YXV0aG9yPlZl
bGxpbmdhLCBULiBULjwvYXV0aG9yPjxhdXRob3I+Qm9yb3Zza2ksIFQuPC9hdXRob3I+PGF1dGhv
cj5kZSBCb2VyLCBWLiBDLjwvYXV0aG9yPjxhdXRob3I+RmF0cmFpLCBTLjwvYXV0aG9yPjxhdXRo
b3I+dmFuIFNjaGVsdmVuLCBTLjwvYXV0aG9yPjxhdXRob3I+VHJ1bXBpLCBLLjwvYXV0aG9yPjxh
dXRob3I+VmVyaGVlbSwgQS48L2F1dGhvcj48YXV0aG9yPlNub2VyZW4sIE4uPC9hdXRob3I+PGF1
dGhvcj5FbW1pbmssIEIuIEwuPC9hdXRob3I+PGF1dGhvcj5Lb3N0ZXIsIEouPC9hdXRob3I+PGF1
dGhvcj5SaW5rZXMsIEkuIEguPC9hdXRob3I+PGF1dGhvcj5LcmFuZW5idXJnLCBPLjwvYXV0aG9y
PjwvYXV0aG9ycz48L2NvbnRyaWJ1dG9ycz48YXV0aC1hZGRyZXNzPkRlcGFydG1lbnQgb2YgU3Vy
Z2VyeSwgVW5pdmVyc2l0eSBNZWRpY2FsIENlbnRlciBVdHJlY2h0LCBVdHJlY2h0LCB0aGUgTmV0
aGVybGFuZHMuJiN4RDtEZXBhcnRtZW50IG9mIENsaW5pY2FsIENoZW1pc3RyeSwgTGFib3JhdG9y
eSBHZW5ldGljIE1ldGFib2xpYyBEaXNlYXNlcywgQWNhZGVtaWMgTWVkaWNhbCBDZW50ZXIsIFVu
aXZlcnNpdHkgb2YgQW1zdGVyZGFtLCBBbXN0ZXJkYW0sIHRoZSBOZXRoZXJsYW5kcy4mI3hEO0Rl
cGFydG1lbnQgb2YgT25jb2dlbm9taWNzLCBBY2FkZW1pYyBNZWRpY2FsIENlbnRlciwgVW5pdmVy
c2l0eSBvZiBBbXN0ZXJkYW0sIEFtc3RlcmRhbSwgdGhlIE5ldGhlcmxhbmRzLiYjeEQ7RGVwYXJ0
bWVudCBvZiBTdXJnZXJ5LCBVbml2ZXJzaXR5IE1lZGljYWwgQ2VudGVyIFV0cmVjaHQsIFV0cmVj
aHQsIHRoZSBOZXRoZXJsYW5kcy4gby5rcmFuZW5idXJnQHVtY3V0cmVjaHQubmwuPC9hdXRoLWFk
ZHJlc3M+PHRpdGxlcz48dGl0bGU+U0lSVDEvUEdDMWFscGhhLURlcGVuZGVudCBJbmNyZWFzZSBp
biBPeGlkYXRpdmUgUGhvc3Bob3J5bGF0aW9uIFN1cHBvcnRzIENoZW1vdGhlcmFweSBSZXNpc3Rh
bmNlIG9mIENvbG9uIENhbmNlcj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jg3MC05PC9wYWdlcz48dm9sdW1lPjIxPC92b2x1bWU+PG51bWJlcj4xMjwvbnVtYmVyPjxlZGl0
aW9uPjIwMTUvMDMvMTg8L2VkaXRpb24+PGtleXdvcmRzPjxrZXl3b3JkPkFudGluZW9wbGFzdGlj
IENvbWJpbmVkIENoZW1vdGhlcmFweSBQcm90b2NvbHMvdGhlcmFwZXV0aWMgdXNlPC9rZXl3b3Jk
PjxrZXl3b3JkPkNvbG9uaWMgTmVvcGxhc21zL2RydWcgdGhlcmFweS8qZ2VuZXRpY3MvKm1ldGFi
b2xpc20vcGF0aG9sb2d5PC9rZXl3b3JkPjxrZXl3b3JkPipEcnVnIFJlc2lzdGFuY2UsIE5lb3Bs
YXNtL2dlbmV0aWNzPC9rZXl3b3JkPjxrZXl3b3JkPkVuZXJneSBNZXRhYm9saXNtL2RydWcgZWZm
ZWN0czwva2V5d29yZD48a2V5d29yZD5HZW5lIEV4cHJlc3Npb248L2tleXdvcmQ+PGtleXdvcmQ+
R2VuZSBFeHByZXNzaW9uIFJlZ3VsYXRpb24sIE5lb3BsYXN0aWM8L2tleXdvcmQ+PGtleXdvcmQ+
R2VuZSBSZWd1bGF0b3J5IE5ldHdvcmtzPC9rZXl3b3JkPjxrZXl3b3JkPkh1bWFuczwva2V5d29y
ZD48a2V5d29yZD5MaXZlciBOZW9wbGFzbXMvc2Vjb25kYXJ5PC9rZXl3b3JkPjxrZXl3b3JkPk1p
dG9jaG9uZHJpYS9nZW5ldGljcy9tZXRhYm9saXNtPC9rZXl3b3JkPjxrZXl3b3JkPk94aWRhdGlv
bi1SZWR1Y3Rpb248L2tleXdvcmQ+PGtleXdvcmQ+Kk94aWRhdGl2ZSBQaG9zcGhvcnlsYXRpb248
L2tleXdvcmQ+PGtleXdvcmQ+UGVyb3hpc29tZSBQcm9saWZlcmF0b3ItQWN0aXZhdGVkIFJlY2Vw
dG9yIEdhbW1hIENvYWN0aXZhdG9yIDEtYWxwaGE8L2tleXdvcmQ+PGtleXdvcmQ+U2lydHVpbiAx
LypnZW5ldGljcy9tZXRhYm9saXNtPC9rZXl3b3JkPjxrZXl3b3JkPlRyYW5zY3JpcHRpb24gRmFj
dG9ycy8qZ2VuZXRpY3MvbWV0YWJvbGlzbTwva2V5d29yZD48L2tleXdvcmRzPjxkYXRlcz48eWVh
cj4yMDE1PC95ZWFyPjxwdWItZGF0ZXM+PGRhdGU+SnVuIDE1PC9kYXRlPjwvcHViLWRhdGVzPjwv
ZGF0ZXM+PGlzYm4+MTA3OC0wNDMyIChQcmludCkmI3hEOzEwNzgtMDQzMiAoTGlua2luZyk8L2lz
Ym4+PGFjY2Vzc2lvbi1udW0+MjU3Nzk5NTI8L2FjY2Vzc2lvbi1udW0+PHdvcmstdHlwZT5SZXNl
YXJjaCBTdXBwb3J0LCBOb24tVS5TLiBHb3YmYXBvczt0PC93b3JrLXR5cGU+PHVybHM+PHJlbGF0
ZWQtdXJscz48dXJsPmh0dHBzOi8vd3d3Lm5jYmkubmxtLm5paC5nb3YvcHVibWVkLzI1Nzc5OTUy
PC91cmw+PC9yZWxhdGVkLXVybHM+PC91cmxzPjxlbGVjdHJvbmljLXJlc291cmNlLW51bT4xMC4x
MTU4LzEwNzgtMDQzMi5DQ1ItMTQtMjI5MDwvZWxlY3Ryb25pYy1yZXNvdXJjZS1udW0+PGxhbmd1
YWdlPmVuZzwvbGFuZ3VhZ2U+PC9yZWNvcmQ+PC9DaXRlPjwvRW5kTm90ZT5=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WZWxsaW5nYTwvQXV0aG9yPjxZZWFyPjIwMTU8L1llYXI+
PFJlY051bT45NDc8L1JlY051bT48RGlzcGxheVRleHQ+KDUpPC9EaXNwbGF5VGV4dD48cmVjb3Jk
PjxyZWMtbnVtYmVyPjk0NzwvcmVjLW51bWJlcj48Zm9yZWlnbi1rZXlzPjxrZXkgYXBwPSJFTiIg
ZGItaWQ9IjVyNWRzZHo1Y2RlOXQ1ZXcyenBwOXhmcHI5d2F4c2Rhczl2dCIgdGltZXN0YW1wPSIx
NTY4MDcyMTMxIj45NDc8L2tleT48L2ZvcmVpZ24ta2V5cz48cmVmLXR5cGUgbmFtZT0iSm91cm5h
bCBBcnRpY2xlIj4xNzwvcmVmLXR5cGU+PGNvbnRyaWJ1dG9ycz48YXV0aG9ycz48YXV0aG9yPlZl
bGxpbmdhLCBULiBULjwvYXV0aG9yPjxhdXRob3I+Qm9yb3Zza2ksIFQuPC9hdXRob3I+PGF1dGhv
cj5kZSBCb2VyLCBWLiBDLjwvYXV0aG9yPjxhdXRob3I+RmF0cmFpLCBTLjwvYXV0aG9yPjxhdXRo
b3I+dmFuIFNjaGVsdmVuLCBTLjwvYXV0aG9yPjxhdXRob3I+VHJ1bXBpLCBLLjwvYXV0aG9yPjxh
dXRob3I+VmVyaGVlbSwgQS48L2F1dGhvcj48YXV0aG9yPlNub2VyZW4sIE4uPC9hdXRob3I+PGF1
dGhvcj5FbW1pbmssIEIuIEwuPC9hdXRob3I+PGF1dGhvcj5Lb3N0ZXIsIEouPC9hdXRob3I+PGF1
dGhvcj5SaW5rZXMsIEkuIEguPC9hdXRob3I+PGF1dGhvcj5LcmFuZW5idXJnLCBPLjwvYXV0aG9y
PjwvYXV0aG9ycz48L2NvbnRyaWJ1dG9ycz48YXV0aC1hZGRyZXNzPkRlcGFydG1lbnQgb2YgU3Vy
Z2VyeSwgVW5pdmVyc2l0eSBNZWRpY2FsIENlbnRlciBVdHJlY2h0LCBVdHJlY2h0LCB0aGUgTmV0
aGVybGFuZHMuJiN4RDtEZXBhcnRtZW50IG9mIENsaW5pY2FsIENoZW1pc3RyeSwgTGFib3JhdG9y
eSBHZW5ldGljIE1ldGFib2xpYyBEaXNlYXNlcywgQWNhZGVtaWMgTWVkaWNhbCBDZW50ZXIsIFVu
aXZlcnNpdHkgb2YgQW1zdGVyZGFtLCBBbXN0ZXJkYW0sIHRoZSBOZXRoZXJsYW5kcy4mI3hEO0Rl
cGFydG1lbnQgb2YgT25jb2dlbm9taWNzLCBBY2FkZW1pYyBNZWRpY2FsIENlbnRlciwgVW5pdmVy
c2l0eSBvZiBBbXN0ZXJkYW0sIEFtc3RlcmRhbSwgdGhlIE5ldGhlcmxhbmRzLiYjeEQ7RGVwYXJ0
bWVudCBvZiBTdXJnZXJ5LCBVbml2ZXJzaXR5IE1lZGljYWwgQ2VudGVyIFV0cmVjaHQsIFV0cmVj
aHQsIHRoZSBOZXRoZXJsYW5kcy4gby5rcmFuZW5idXJnQHVtY3V0cmVjaHQubmwuPC9hdXRoLWFk
ZHJlc3M+PHRpdGxlcz48dGl0bGU+U0lSVDEvUEdDMWFscGhhLURlcGVuZGVudCBJbmNyZWFzZSBp
biBPeGlkYXRpdmUgUGhvc3Bob3J5bGF0aW9uIFN1cHBvcnRzIENoZW1vdGhlcmFweSBSZXNpc3Rh
bmNlIG9mIENvbG9uIENhbmNlcj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jg3MC05PC9wYWdlcz48dm9sdW1lPjIxPC92b2x1bWU+PG51bWJlcj4xMjwvbnVtYmVyPjxlZGl0
aW9uPjIwMTUvMDMvMTg8L2VkaXRpb24+PGtleXdvcmRzPjxrZXl3b3JkPkFudGluZW9wbGFzdGlj
IENvbWJpbmVkIENoZW1vdGhlcmFweSBQcm90b2NvbHMvdGhlcmFwZXV0aWMgdXNlPC9rZXl3b3Jk
PjxrZXl3b3JkPkNvbG9uaWMgTmVvcGxhc21zL2RydWcgdGhlcmFweS8qZ2VuZXRpY3MvKm1ldGFi
b2xpc20vcGF0aG9sb2d5PC9rZXl3b3JkPjxrZXl3b3JkPipEcnVnIFJlc2lzdGFuY2UsIE5lb3Bs
YXNtL2dlbmV0aWNzPC9rZXl3b3JkPjxrZXl3b3JkPkVuZXJneSBNZXRhYm9saXNtL2RydWcgZWZm
ZWN0czwva2V5d29yZD48a2V5d29yZD5HZW5lIEV4cHJlc3Npb248L2tleXdvcmQ+PGtleXdvcmQ+
R2VuZSBFeHByZXNzaW9uIFJlZ3VsYXRpb24sIE5lb3BsYXN0aWM8L2tleXdvcmQ+PGtleXdvcmQ+
R2VuZSBSZWd1bGF0b3J5IE5ldHdvcmtzPC9rZXl3b3JkPjxrZXl3b3JkPkh1bWFuczwva2V5d29y
ZD48a2V5d29yZD5MaXZlciBOZW9wbGFzbXMvc2Vjb25kYXJ5PC9rZXl3b3JkPjxrZXl3b3JkPk1p
dG9jaG9uZHJpYS9nZW5ldGljcy9tZXRhYm9saXNtPC9rZXl3b3JkPjxrZXl3b3JkPk94aWRhdGlv
bi1SZWR1Y3Rpb248L2tleXdvcmQ+PGtleXdvcmQ+Kk94aWRhdGl2ZSBQaG9zcGhvcnlsYXRpb248
L2tleXdvcmQ+PGtleXdvcmQ+UGVyb3hpc29tZSBQcm9saWZlcmF0b3ItQWN0aXZhdGVkIFJlY2Vw
dG9yIEdhbW1hIENvYWN0aXZhdG9yIDEtYWxwaGE8L2tleXdvcmQ+PGtleXdvcmQ+U2lydHVpbiAx
LypnZW5ldGljcy9tZXRhYm9saXNtPC9rZXl3b3JkPjxrZXl3b3JkPlRyYW5zY3JpcHRpb24gRmFj
dG9ycy8qZ2VuZXRpY3MvbWV0YWJvbGlzbTwva2V5d29yZD48L2tleXdvcmRzPjxkYXRlcz48eWVh
cj4yMDE1PC95ZWFyPjxwdWItZGF0ZXM+PGRhdGU+SnVuIDE1PC9kYXRlPjwvcHViLWRhdGVzPjwv
ZGF0ZXM+PGlzYm4+MTA3OC0wNDMyIChQcmludCkmI3hEOzEwNzgtMDQzMiAoTGlua2luZyk8L2lz
Ym4+PGFjY2Vzc2lvbi1udW0+MjU3Nzk5NTI8L2FjY2Vzc2lvbi1udW0+PHdvcmstdHlwZT5SZXNl
YXJjaCBTdXBwb3J0LCBOb24tVS5TLiBHb3YmYXBvczt0PC93b3JrLXR5cGU+PHVybHM+PHJlbGF0
ZWQtdXJscz48dXJsPmh0dHBzOi8vd3d3Lm5jYmkubmxtLm5paC5nb3YvcHVibWVkLzI1Nzc5OTUy
PC91cmw+PC9yZWxhdGVkLXVybHM+PC91cmxzPjxlbGVjdHJvbmljLXJlc291cmNlLW51bT4xMC4x
MTU4LzEwNzgtMDQzMi5DQ1ItMTQtMjI5MDwvZWxlY3Ryb25pYy1yZXNvdXJjZS1udW0+PGxhbmd1
YWdlPmVuZzwvbGFuZ3VhZ2U+PC9yZWNvcmQ+PC9DaXRlPjwvRW5kTm90ZT5=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5)</w:t>
            </w:r>
            <w:r w:rsidRPr="00202B16">
              <w:rPr>
                <w:rFonts w:eastAsia="Times New Roman" w:cs="Times New Roman"/>
                <w:color w:val="auto"/>
                <w:sz w:val="22"/>
                <w:szCs w:val="22"/>
                <w:lang w:eastAsia="en-CA"/>
              </w:rPr>
              <w:fldChar w:fldCharType="end"/>
            </w:r>
          </w:p>
        </w:tc>
      </w:tr>
      <w:tr w:rsidR="00EF507B" w:rsidRPr="00202B16" w14:paraId="208C5362" w14:textId="77777777" w:rsidTr="00202B16">
        <w:trPr>
          <w:trHeight w:val="510"/>
        </w:trPr>
        <w:tc>
          <w:tcPr>
            <w:tcW w:w="1390" w:type="dxa"/>
            <w:shd w:val="clear" w:color="auto" w:fill="auto"/>
            <w:noWrap/>
            <w:vAlign w:val="center"/>
            <w:hideMark/>
          </w:tcPr>
          <w:p w14:paraId="45212E92"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Breast cancer</w:t>
            </w:r>
          </w:p>
        </w:tc>
        <w:tc>
          <w:tcPr>
            <w:tcW w:w="1559" w:type="dxa"/>
            <w:shd w:val="clear" w:color="auto" w:fill="auto"/>
            <w:noWrap/>
            <w:vAlign w:val="center"/>
            <w:hideMark/>
          </w:tcPr>
          <w:p w14:paraId="25047D78"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I3K/mTOR inhibitors</w:t>
            </w:r>
          </w:p>
        </w:tc>
        <w:tc>
          <w:tcPr>
            <w:tcW w:w="1163" w:type="dxa"/>
            <w:shd w:val="clear" w:color="auto" w:fill="auto"/>
            <w:noWrap/>
            <w:vAlign w:val="center"/>
            <w:hideMark/>
          </w:tcPr>
          <w:p w14:paraId="384E23AF"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28BBC82B"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GC-1α and ERRα promote lactate oxidation, which is a pathway preferred by resistant cells</w:t>
            </w:r>
          </w:p>
        </w:tc>
        <w:tc>
          <w:tcPr>
            <w:tcW w:w="1588" w:type="dxa"/>
            <w:shd w:val="clear" w:color="auto" w:fill="auto"/>
            <w:vAlign w:val="center"/>
            <w:hideMark/>
          </w:tcPr>
          <w:p w14:paraId="46FADA0F" w14:textId="215952D0"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QYXJrPC9BdXRob3I+PFllYXI+MjAxNjwvWWVhcj48UmVj
TnVtPjM2MjwvUmVjTnVtPjxEaXNwbGF5VGV4dD4oNik8L0Rpc3BsYXlUZXh0PjxyZWNvcmQ+PHJl
Yy1udW1iZXI+MzYyPC9yZWMtbnVtYmVyPjxmb3JlaWduLWtleXM+PGtleSBhcHA9IkVOIiBkYi1p
ZD0iZWRwYXN3c3piZXhmNThlenN2bHBkMmRhNXR6ZnAydHZ0MHR3Ij4zNjI8L2tleT48L2ZvcmVp
Z24ta2V5cz48cmVmLXR5cGUgbmFtZT0iSm91cm5hbCBBcnRpY2xlIj4xNzwvcmVmLXR5cGU+PGNv
bnRyaWJ1dG9ycz48YXV0aG9ycz48YXV0aG9yPlBhcmssIFMuPC9hdXRob3I+PGF1dGhvcj5DaGFu
ZywgQy4gWS48L2F1dGhvcj48YXV0aG9yPlNhZmksIFIuPC9hdXRob3I+PGF1dGhvcj5MaXUsIFgu
PC9hdXRob3I+PGF1dGhvcj5CYWxkaSwgUi48L2F1dGhvcj48YXV0aG9yPkphc3BlciwgSi4gUy48
L2F1dGhvcj48YXV0aG9yPkFuZGVyc29uLCBHLiBSLjwvYXV0aG9yPjxhdXRob3I+TGl1LCBULjwv
YXV0aG9yPjxhdXRob3I+UmF0aG1lbGwsIEouIEMuPC9hdXRob3I+PGF1dGhvcj5EZXdoaXJzdCwg
TS4gVy48L2F1dGhvcj48YXV0aG9yPldvb2QsIEsuIEMuPC9hdXRob3I+PGF1dGhvcj5Mb2Nhc2Fs
ZSwgSi4gVy48L2F1dGhvcj48YXV0aG9yPk1jRG9ubmVsbCwgRC4gUC48L2F1dGhvcj48L2F1dGhv
cnM+PC9jb250cmlidXRvcnM+PGF1dGgtYWRkcmVzcz5EZXBhcnRtZW50IG9mIFBoYXJtYWNvbG9n
eSBhbmQgQ2FuY2VyIEJpb2xvZ3ksIER1a2UgVW5pdmVyc2l0eSBTY2hvb2wgb2YgTWVkaWNpbmUs
IER1cmhhbSwgTkMgMjc3MTAsIFVTQS4mI3hEO0RlcGFydG1lbnQgb2YgUmFkaWF0aW9uIE9uY29s
b2d5LCBEdWtlIFVuaXZlcnNpdHkgU2Nob29sIG9mIE1lZGljaW5lLCBEdXJoYW0sIE5DIDI3NzEw
LCBVU0EuJiN4RDtEZXBhcnRtZW50IG9mIFBoYXJtYWNvbG9neSBhbmQgQ2FuY2VyIEJpb2xvZ3ks
IER1a2UgVW5pdmVyc2l0eSBTY2hvb2wgb2YgTWVkaWNpbmUsIER1cmhhbSwgTkMgMjc3MTAsIFVT
QS4gRWxlY3Ryb25pYyBhZGRyZXNzOiBkb25hbGQubWNkb25uZWxsQGR1a2UuZWR1LjwvYXV0aC1h
ZGRyZXNzPjx0aXRsZXM+PHRpdGxlPkVSUmFscGhhLVJlZ3VsYXRlZCBMYWN0YXRlIE1ldGFib2xp
c20gQ29udHJpYnV0ZXMgdG8gUmVzaXN0YW5jZSB0byBUYXJnZXRlZCBUaGVyYXBpZXMgaW4gQnJl
YXN0IENhbmNlcj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MzIzLTM1PC9wYWdlcz48dm9sdW1lPjE1PC92b2x1bWU+PG51bWJlcj4yPC9udW1i
ZXI+PGVkaXRpb24+MjAxNi8wNC8wNzwvZWRpdGlvbj48a2V5d29yZHM+PGtleXdvcmQ+QW5pbWFs
czwva2V5d29yZD48a2V5d29yZD5BbnRpbmVvcGxhc3RpYyBBZ2VudHMvcGhhcm1hY29sb2d5PC9r
ZXl3b3JkPjxrZXl3b3JkPkJyZWFzdCBOZW9wbGFzbXMvKm1ldGFib2xpc20vcGF0aG9sb2d5PC9r
ZXl3b3JkPjxrZXl3b3JkPkNlbGwgTGluZSwgVHVtb3I8L2tleXdvcmQ+PGtleXdvcmQ+Q2VsbCBS
ZXNwaXJhdGlvbi9kcnVnIGVmZmVjdHM8L2tleXdvcmQ+PGtleXdvcmQ+Q3l0b3Byb3RlY3Rpb24v
ZHJ1ZyBlZmZlY3RzPC9rZXl3b3JkPjxrZXl3b3JkPkRpc2Vhc2UgTW9kZWxzLCBBbmltYWw8L2tl
eXdvcmQ+PGtleXdvcmQ+KkRydWcgUmVzaXN0YW5jZSwgTmVvcGxhc20vZHJ1ZyBlZmZlY3RzPC9r
ZXl3b3JkPjxrZXl3b3JkPkZlbWFsZTwva2V5d29yZD48a2V5d29yZD5HbHVjb3NlL2RlZmljaWVu
Y3k8L2tleXdvcmQ+PGtleXdvcmQ+R2x1dGFtaW5lL3BoYXJtYWNvbG9neTwva2V5d29yZD48a2V5
d29yZD5IdW1hbnM8L2tleXdvcmQ+PGtleXdvcmQ+SW1pZGF6b2xlcy9waGFybWFjb2xvZ3k8L2tl
eXdvcmQ+PGtleXdvcmQ+TGFjdGF0ZXMvKm1ldGFib2xpc208L2tleXdvcmQ+PGtleXdvcmQ+TWlj
ZSwgSW5icmVkIE5PRDwva2V5d29yZD48a2V5d29yZD5NaWNlLCBTQ0lEPC9rZXl3b3JkPjxrZXl3
b3JkPk1pdG9jaG9uZHJpYS9kcnVnIGVmZmVjdHMvbWV0YWJvbGlzbTwva2V5d29yZD48a2V5d29y
ZD5Nb2RlbHMsIEJpb2xvZ2ljYWw8L2tleXdvcmQ+PGtleXdvcmQ+T3hpZGF0aW9uLVJlZHVjdGlv
bi9kcnVnIGVmZmVjdHM8L2tleXdvcmQ+PGtleXdvcmQ+UGVyb3hpc29tZSBQcm9saWZlcmF0b3It
QWN0aXZhdGVkIFJlY2VwdG9yIEdhbW1hIENvYWN0aXZhdG9yIDEtYWxwaGEvbWV0YWJvbGlzbTwv
a2V5d29yZD48a2V5d29yZD5QaG9zcGhhdGlkeWxpbm9zaXRvbCAzLUtpbmFzZXMvYW50YWdvbmlz
dHMgJmFtcDsgaW5oaWJpdG9ycy9tZXRhYm9saXNtPC9rZXl3b3JkPjxrZXl3b3JkPlByb3RlaW4g
S2luYXNlIEluaGliaXRvcnMvcGhhcm1hY29sb2d5PC9rZXl3b3JkPjxrZXl3b3JkPlF1aW5vbGlu
ZXMvcGhhcm1hY29sb2d5PC9rZXl3b3JkPjxrZXl3b3JkPlJlYWN0aXZlIE94eWdlbiBTcGVjaWVz
L21ldGFib2xpc208L2tleXdvcmQ+PGtleXdvcmQ+UmVjZXB0b3JzLCBFc3Ryb2dlbi9hbnRhZ29u
aXN0cyAmYW1wOyBpbmhpYml0b3JzLyptZXRhYm9saXNtPC9rZXl3b3JkPjxrZXl3b3JkPlRPUiBT
ZXJpbmUtVGhyZW9uaW5lIEtpbmFzZXMvYW50YWdvbmlzdHMgJmFtcDsgaW5oaWJpdG9ycy9tZXRh
Ym9saXNtPC9rZXl3b3JkPjxrZXl3b3JkPlhlbm9ncmFmdCBNb2RlbCBBbnRpdHVtb3IgQXNzYXlz
PC9rZXl3b3JkPjwva2V5d29yZHM+PGRhdGVzPjx5ZWFyPjIwMTY8L3llYXI+PHB1Yi1kYXRlcz48
ZGF0ZT5BcHIgMTI8L2RhdGU+PC9wdWItZGF0ZXM+PC9kYXRlcz48aXNibj4yMjExLTEyNDcgKEVs
ZWN0cm9uaWMpPC9pc2JuPjxhY2Nlc3Npb24tbnVtPjI3MDUwNTI1PC9hY2Nlc3Npb24tbnVtPjx3
b3JrLXR5cGU+UmVzZWFyY2ggU3VwcG9ydCwgTi5JLkguLCBFeHRyYW11cmFsJiN4RDtSZXNlYXJj
aCBTdXBwb3J0LCBOb24tVS5TLiBHb3YmYXBvczt0PC93b3JrLXR5cGU+PHVybHM+PHJlbGF0ZWQt
dXJscz48dXJsPmh0dHA6Ly93d3cubmNiaS5ubG0ubmloLmdvdi9wdWJtZWQvMjcwNTA1MjU8L3Vy
bD48L3JlbGF0ZWQtdXJscz48L3VybHM+PGN1c3RvbTI+NDgzMzY1ODwvY3VzdG9tMj48ZWxlY3Ry
b25pYy1yZXNvdXJjZS1udW0+MTAuMTAxNi9qLmNlbHJlcC4yMDE2LjAzLjAyNjwvZWxlY3Ryb25p
Yy1yZXNvdXJjZS1udW0+PGxhbmd1YWdlPmVuZzwvbGFuZ3VhZ2U+PC9yZWNvcmQ+PC9DaXRlPjwv
RW5kTm90ZT5=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QYXJrPC9BdXRob3I+PFllYXI+MjAxNjwvWWVhcj48UmVj
TnVtPjM2MjwvUmVjTnVtPjxEaXNwbGF5VGV4dD4oNik8L0Rpc3BsYXlUZXh0PjxyZWNvcmQ+PHJl
Yy1udW1iZXI+MzYyPC9yZWMtbnVtYmVyPjxmb3JlaWduLWtleXM+PGtleSBhcHA9IkVOIiBkYi1p
ZD0iZWRwYXN3c3piZXhmNThlenN2bHBkMmRhNXR6ZnAydHZ0MHR3Ij4zNjI8L2tleT48L2ZvcmVp
Z24ta2V5cz48cmVmLXR5cGUgbmFtZT0iSm91cm5hbCBBcnRpY2xlIj4xNzwvcmVmLXR5cGU+PGNv
bnRyaWJ1dG9ycz48YXV0aG9ycz48YXV0aG9yPlBhcmssIFMuPC9hdXRob3I+PGF1dGhvcj5DaGFu
ZywgQy4gWS48L2F1dGhvcj48YXV0aG9yPlNhZmksIFIuPC9hdXRob3I+PGF1dGhvcj5MaXUsIFgu
PC9hdXRob3I+PGF1dGhvcj5CYWxkaSwgUi48L2F1dGhvcj48YXV0aG9yPkphc3BlciwgSi4gUy48
L2F1dGhvcj48YXV0aG9yPkFuZGVyc29uLCBHLiBSLjwvYXV0aG9yPjxhdXRob3I+TGl1LCBULjwv
YXV0aG9yPjxhdXRob3I+UmF0aG1lbGwsIEouIEMuPC9hdXRob3I+PGF1dGhvcj5EZXdoaXJzdCwg
TS4gVy48L2F1dGhvcj48YXV0aG9yPldvb2QsIEsuIEMuPC9hdXRob3I+PGF1dGhvcj5Mb2Nhc2Fs
ZSwgSi4gVy48L2F1dGhvcj48YXV0aG9yPk1jRG9ubmVsbCwgRC4gUC48L2F1dGhvcj48L2F1dGhv
cnM+PC9jb250cmlidXRvcnM+PGF1dGgtYWRkcmVzcz5EZXBhcnRtZW50IG9mIFBoYXJtYWNvbG9n
eSBhbmQgQ2FuY2VyIEJpb2xvZ3ksIER1a2UgVW5pdmVyc2l0eSBTY2hvb2wgb2YgTWVkaWNpbmUs
IER1cmhhbSwgTkMgMjc3MTAsIFVTQS4mI3hEO0RlcGFydG1lbnQgb2YgUmFkaWF0aW9uIE9uY29s
b2d5LCBEdWtlIFVuaXZlcnNpdHkgU2Nob29sIG9mIE1lZGljaW5lLCBEdXJoYW0sIE5DIDI3NzEw
LCBVU0EuJiN4RDtEZXBhcnRtZW50IG9mIFBoYXJtYWNvbG9neSBhbmQgQ2FuY2VyIEJpb2xvZ3ks
IER1a2UgVW5pdmVyc2l0eSBTY2hvb2wgb2YgTWVkaWNpbmUsIER1cmhhbSwgTkMgMjc3MTAsIFVT
QS4gRWxlY3Ryb25pYyBhZGRyZXNzOiBkb25hbGQubWNkb25uZWxsQGR1a2UuZWR1LjwvYXV0aC1h
ZGRyZXNzPjx0aXRsZXM+PHRpdGxlPkVSUmFscGhhLVJlZ3VsYXRlZCBMYWN0YXRlIE1ldGFib2xp
c20gQ29udHJpYnV0ZXMgdG8gUmVzaXN0YW5jZSB0byBUYXJnZXRlZCBUaGVyYXBpZXMgaW4gQnJl
YXN0IENhbmNlcj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MzIzLTM1PC9wYWdlcz48dm9sdW1lPjE1PC92b2x1bWU+PG51bWJlcj4yPC9udW1i
ZXI+PGVkaXRpb24+MjAxNi8wNC8wNzwvZWRpdGlvbj48a2V5d29yZHM+PGtleXdvcmQ+QW5pbWFs
czwva2V5d29yZD48a2V5d29yZD5BbnRpbmVvcGxhc3RpYyBBZ2VudHMvcGhhcm1hY29sb2d5PC9r
ZXl3b3JkPjxrZXl3b3JkPkJyZWFzdCBOZW9wbGFzbXMvKm1ldGFib2xpc20vcGF0aG9sb2d5PC9r
ZXl3b3JkPjxrZXl3b3JkPkNlbGwgTGluZSwgVHVtb3I8L2tleXdvcmQ+PGtleXdvcmQ+Q2VsbCBS
ZXNwaXJhdGlvbi9kcnVnIGVmZmVjdHM8L2tleXdvcmQ+PGtleXdvcmQ+Q3l0b3Byb3RlY3Rpb24v
ZHJ1ZyBlZmZlY3RzPC9rZXl3b3JkPjxrZXl3b3JkPkRpc2Vhc2UgTW9kZWxzLCBBbmltYWw8L2tl
eXdvcmQ+PGtleXdvcmQ+KkRydWcgUmVzaXN0YW5jZSwgTmVvcGxhc20vZHJ1ZyBlZmZlY3RzPC9r
ZXl3b3JkPjxrZXl3b3JkPkZlbWFsZTwva2V5d29yZD48a2V5d29yZD5HbHVjb3NlL2RlZmljaWVu
Y3k8L2tleXdvcmQ+PGtleXdvcmQ+R2x1dGFtaW5lL3BoYXJtYWNvbG9neTwva2V5d29yZD48a2V5
d29yZD5IdW1hbnM8L2tleXdvcmQ+PGtleXdvcmQ+SW1pZGF6b2xlcy9waGFybWFjb2xvZ3k8L2tl
eXdvcmQ+PGtleXdvcmQ+TGFjdGF0ZXMvKm1ldGFib2xpc208L2tleXdvcmQ+PGtleXdvcmQ+TWlj
ZSwgSW5icmVkIE5PRDwva2V5d29yZD48a2V5d29yZD5NaWNlLCBTQ0lEPC9rZXl3b3JkPjxrZXl3
b3JkPk1pdG9jaG9uZHJpYS9kcnVnIGVmZmVjdHMvbWV0YWJvbGlzbTwva2V5d29yZD48a2V5d29y
ZD5Nb2RlbHMsIEJpb2xvZ2ljYWw8L2tleXdvcmQ+PGtleXdvcmQ+T3hpZGF0aW9uLVJlZHVjdGlv
bi9kcnVnIGVmZmVjdHM8L2tleXdvcmQ+PGtleXdvcmQ+UGVyb3hpc29tZSBQcm9saWZlcmF0b3It
QWN0aXZhdGVkIFJlY2VwdG9yIEdhbW1hIENvYWN0aXZhdG9yIDEtYWxwaGEvbWV0YWJvbGlzbTwv
a2V5d29yZD48a2V5d29yZD5QaG9zcGhhdGlkeWxpbm9zaXRvbCAzLUtpbmFzZXMvYW50YWdvbmlz
dHMgJmFtcDsgaW5oaWJpdG9ycy9tZXRhYm9saXNtPC9rZXl3b3JkPjxrZXl3b3JkPlByb3RlaW4g
S2luYXNlIEluaGliaXRvcnMvcGhhcm1hY29sb2d5PC9rZXl3b3JkPjxrZXl3b3JkPlF1aW5vbGlu
ZXMvcGhhcm1hY29sb2d5PC9rZXl3b3JkPjxrZXl3b3JkPlJlYWN0aXZlIE94eWdlbiBTcGVjaWVz
L21ldGFib2xpc208L2tleXdvcmQ+PGtleXdvcmQ+UmVjZXB0b3JzLCBFc3Ryb2dlbi9hbnRhZ29u
aXN0cyAmYW1wOyBpbmhpYml0b3JzLyptZXRhYm9saXNtPC9rZXl3b3JkPjxrZXl3b3JkPlRPUiBT
ZXJpbmUtVGhyZW9uaW5lIEtpbmFzZXMvYW50YWdvbmlzdHMgJmFtcDsgaW5oaWJpdG9ycy9tZXRh
Ym9saXNtPC9rZXl3b3JkPjxrZXl3b3JkPlhlbm9ncmFmdCBNb2RlbCBBbnRpdHVtb3IgQXNzYXlz
PC9rZXl3b3JkPjwva2V5d29yZHM+PGRhdGVzPjx5ZWFyPjIwMTY8L3llYXI+PHB1Yi1kYXRlcz48
ZGF0ZT5BcHIgMTI8L2RhdGU+PC9wdWItZGF0ZXM+PC9kYXRlcz48aXNibj4yMjExLTEyNDcgKEVs
ZWN0cm9uaWMpPC9pc2JuPjxhY2Nlc3Npb24tbnVtPjI3MDUwNTI1PC9hY2Nlc3Npb24tbnVtPjx3
b3JrLXR5cGU+UmVzZWFyY2ggU3VwcG9ydCwgTi5JLkguLCBFeHRyYW11cmFsJiN4RDtSZXNlYXJj
aCBTdXBwb3J0LCBOb24tVS5TLiBHb3YmYXBvczt0PC93b3JrLXR5cGU+PHVybHM+PHJlbGF0ZWQt
dXJscz48dXJsPmh0dHA6Ly93d3cubmNiaS5ubG0ubmloLmdvdi9wdWJtZWQvMjcwNTA1MjU8L3Vy
bD48L3JlbGF0ZWQtdXJscz48L3VybHM+PGN1c3RvbTI+NDgzMzY1ODwvY3VzdG9tMj48ZWxlY3Ry
b25pYy1yZXNvdXJjZS1udW0+MTAuMTAxNi9qLmNlbHJlcC4yMDE2LjAzLjAyNjwvZWxlY3Ryb25p
Yy1yZXNvdXJjZS1udW0+PGxhbmd1YWdlPmVuZzwvbGFuZ3VhZ2U+PC9yZWNvcmQ+PC9DaXRlPjwv
RW5kTm90ZT5=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6)</w:t>
            </w:r>
            <w:r w:rsidRPr="00202B16">
              <w:rPr>
                <w:rFonts w:eastAsia="Times New Roman" w:cs="Times New Roman"/>
                <w:color w:val="auto"/>
                <w:sz w:val="22"/>
                <w:szCs w:val="22"/>
                <w:lang w:eastAsia="en-CA"/>
              </w:rPr>
              <w:fldChar w:fldCharType="end"/>
            </w:r>
          </w:p>
        </w:tc>
      </w:tr>
      <w:tr w:rsidR="00EF507B" w:rsidRPr="00202B16" w14:paraId="58E87319" w14:textId="77777777" w:rsidTr="00202B16">
        <w:trPr>
          <w:trHeight w:val="510"/>
        </w:trPr>
        <w:tc>
          <w:tcPr>
            <w:tcW w:w="1390" w:type="dxa"/>
            <w:shd w:val="clear" w:color="auto" w:fill="auto"/>
            <w:noWrap/>
            <w:vAlign w:val="center"/>
            <w:hideMark/>
          </w:tcPr>
          <w:p w14:paraId="42679996"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Melanoma</w:t>
            </w:r>
          </w:p>
        </w:tc>
        <w:tc>
          <w:tcPr>
            <w:tcW w:w="1559" w:type="dxa"/>
            <w:shd w:val="clear" w:color="auto" w:fill="auto"/>
            <w:noWrap/>
            <w:vAlign w:val="center"/>
            <w:hideMark/>
          </w:tcPr>
          <w:p w14:paraId="1B7BF82B" w14:textId="77777777" w:rsidR="00EF507B" w:rsidRPr="00202B16" w:rsidRDefault="00EF507B" w:rsidP="00284A7F">
            <w:pPr>
              <w:spacing w:after="0"/>
              <w:rPr>
                <w:rFonts w:eastAsia="Times New Roman" w:cs="Times New Roman"/>
                <w:color w:val="auto"/>
                <w:sz w:val="22"/>
                <w:szCs w:val="22"/>
                <w:lang w:eastAsia="en-CA"/>
              </w:rPr>
            </w:pPr>
            <w:proofErr w:type="spellStart"/>
            <w:r w:rsidRPr="00202B16">
              <w:rPr>
                <w:rFonts w:eastAsia="Times New Roman" w:cs="Times New Roman"/>
                <w:color w:val="auto"/>
                <w:sz w:val="22"/>
                <w:szCs w:val="22"/>
                <w:lang w:eastAsia="en-CA"/>
              </w:rPr>
              <w:t>Piperlongumine</w:t>
            </w:r>
            <w:proofErr w:type="spellEnd"/>
          </w:p>
        </w:tc>
        <w:tc>
          <w:tcPr>
            <w:tcW w:w="1163" w:type="dxa"/>
            <w:shd w:val="clear" w:color="auto" w:fill="auto"/>
            <w:noWrap/>
            <w:vAlign w:val="center"/>
            <w:hideMark/>
          </w:tcPr>
          <w:p w14:paraId="7DEC59F1"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6F4367F6"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 xml:space="preserve">Subset of tumors show high PGC1α, increased mitochondrial capacity and resistance to oxidative stress </w:t>
            </w:r>
          </w:p>
        </w:tc>
        <w:tc>
          <w:tcPr>
            <w:tcW w:w="1588" w:type="dxa"/>
            <w:shd w:val="clear" w:color="auto" w:fill="auto"/>
            <w:vAlign w:val="center"/>
            <w:hideMark/>
          </w:tcPr>
          <w:p w14:paraId="07F83A7D" w14:textId="469B1A16"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WYXpxdWV6PC9BdXRob3I+PFllYXI+MjAxMzwvWWVhcj48
UmVjTnVtPjI1NDwvUmVjTnVtPjxEaXNwbGF5VGV4dD4oNyk8L0Rpc3BsYXlUZXh0PjxyZWNvcmQ+
PHJlYy1udW1iZXI+MjU0PC9yZWMtbnVtYmVyPjxmb3JlaWduLWtleXM+PGtleSBhcHA9IkVOIiBk
Yi1pZD0iZWRwYXN3c3piZXhmNThlenN2bHBkMmRhNXR6ZnAydHZ0MHR3Ij4yNTQ8L2tleT48L2Zv
cmVpZ24ta2V5cz48cmVmLXR5cGUgbmFtZT0iSm91cm5hbCBBcnRpY2xlIj4xNzwvcmVmLXR5cGU+
PGNvbnRyaWJ1dG9ycz48YXV0aG9ycz48YXV0aG9yPlZhenF1ZXosIEYuPC9hdXRob3I+PGF1dGhv
cj5MaW0sIEouIEguPC9hdXRob3I+PGF1dGhvcj5DaGltLCBILjwvYXV0aG9yPjxhdXRob3I+Qmhh
bGxhLCBLLjwvYXV0aG9yPjxhdXRob3I+R2lybnVuLCBHLjwvYXV0aG9yPjxhdXRob3I+UGllcmNl
LCBLLjwvYXV0aG9yPjxhdXRob3I+Q2xpc2gsIEMuIEIuPC9hdXRob3I+PGF1dGhvcj5HcmFudGVy
LCBTLiBSLjwvYXV0aG9yPjxhdXRob3I+V2lkbHVuZCwgSC4gUi48L2F1dGhvcj48YXV0aG9yPlNw
aWVnZWxtYW4sIEIuIE0uPC9hdXRob3I+PGF1dGhvcj5QdWlnc2VydmVyLCBQLjwvYXV0aG9yPjwv
YXV0aG9ycz48L2NvbnRyaWJ1dG9ycz48YXV0aC1hZGRyZXNzPkRlcGFydG1lbnQgb2YgQ2FuY2Vy
IEJpb2xvZ3ksIERhbmEtRmFyYmVyIENhbmNlciBJbnN0aXR1dGUgYW5kIERlcGFydG1lbnQgb2Yg
Q2VsbCBCaW9sb2d5LCBIYXJ2YXJkIE1lZGljYWwgU2Nob29sLCBCb3N0b24sIE1BIDAyMTE1LCBV
U0EuPC9hdXRoLWFkZHJlc3M+PHRpdGxlcz48dGl0bGU+UEdDMWFscGhhIGV4cHJlc3Npb24gZGVm
aW5lcyBhIHN1YnNldCBvZiBodW1hbiBtZWxhbm9tYSB0dW1vcnMgd2l0aCBpbmNyZWFzZWQgbWl0
b2Nob25kcmlhbCBjYXBhY2l0eSBhbmQgcmVzaXN0YW5jZSB0byBveGlkYXRpdmUgc3RyZXNzPC90
aXRsZT48c2Vjb25kYXJ5LXRpdGxlPkNhbmNlciBDZWxsPC9zZWNvbmRhcnktdGl0bGU+PGFsdC10
aXRsZT5DYW5jZXIgY2VsbDwvYWx0LXRpdGxlPjwvdGl0bGVzPjxwZXJpb2RpY2FsPjxmdWxsLXRp
dGxlPkNhbmNlciBDZWxsPC9mdWxsLXRpdGxlPjwvcGVyaW9kaWNhbD48YWx0LXBlcmlvZGljYWw+
PGZ1bGwtdGl0bGU+Q2FuY2VyIENlbGw8L2Z1bGwtdGl0bGU+PC9hbHQtcGVyaW9kaWNhbD48cGFn
ZXM+Mjg3LTMwMTwvcGFnZXM+PHZvbHVtZT4yMzwvdm9sdW1lPjxudW1iZXI+MzwvbnVtYmVyPjxl
ZGl0aW9uPjIwMTMvMDIvMTk8L2VkaXRpb24+PGtleXdvcmRzPjxrZXl3b3JkPkFuaW1hbHM8L2tl
eXdvcmQ+PGtleXdvcmQ+QXBvcHRvc2lzPC9rZXl3b3JkPjxrZXl3b3JkPkNlbGwgTGluZSwgVHVt
b3I8L2tleXdvcmQ+PGtleXdvcmQ+RW5lcmd5IE1ldGFib2xpc208L2tleXdvcmQ+PGtleXdvcmQ+
SEVLMjkzIENlbGxzPC9rZXl3b3JkPjxrZXl3b3JkPkhlYXQtU2hvY2sgUHJvdGVpbnMvZ2VuZXRp
Y3MvKm1ldGFib2xpc208L2tleXdvcmQ+PGtleXdvcmQ+SHVtYW5zPC9rZXl3b3JkPjxrZXl3b3Jk
Pk1lbGFub2N5dGVzLyptZXRhYm9saXNtPC9rZXl3b3JkPjxrZXl3b3JkPk1lbGFub21hLyptZXRh
Ym9saXNtPC9rZXl3b3JkPjxrZXl3b3JkPk1pY2U8L2tleXdvcmQ+PGtleXdvcmQ+TWljcm9waHRo
YWxtaWEtQXNzb2NpYXRlZCBUcmFuc2NyaXB0aW9uIEZhY3Rvci9tZXRhYm9saXNtPC9rZXl3b3Jk
PjxrZXl3b3JkPk1pdG9jaG9uZHJpYS8qbWV0YWJvbGlzbTwva2V5d29yZD48a2V5d29yZD4qT3hp
ZGF0aXZlIFN0cmVzczwva2V5d29yZD48a2V5d29yZD5PeHlnZW4gQ29uc3VtcHRpb248L2tleXdv
cmQ+PGtleXdvcmQ+UGVyb3hpc29tZSBQcm9saWZlcmF0b3ItQWN0aXZhdGVkIFJlY2VwdG9yIEdh
bW1hIENvYWN0aXZhdG9yIDEtYWxwaGE8L2tleXdvcmQ+PGtleXdvcmQ+Uk5BIEludGVyZmVyZW5j
ZTwva2V5d29yZD48a2V5d29yZD5STkEsIFNtYWxsIEludGVyZmVyaW5nPC9rZXl3b3JkPjxrZXl3
b3JkPlJlYWN0aXZlIE94eWdlbiBTcGVjaWVzL21ldGFib2xpc208L2tleXdvcmQ+PGtleXdvcmQ+
VHJhbnNjcmlwdGlvbiBGYWN0b3JzL2dlbmV0aWNzLyptZXRhYm9saXNtPC9rZXl3b3JkPjwva2V5
d29yZHM+PGRhdGVzPjx5ZWFyPjIwMTM8L3llYXI+PHB1Yi1kYXRlcz48ZGF0ZT5NYXIgMTg8L2Rh
dGU+PC9wdWItZGF0ZXM+PC9kYXRlcz48aXNibj4xODc4LTM2ODYgKEVsZWN0cm9uaWMpJiN4RDsx
NTM1LTYxMDggKExpbmtpbmcpPC9pc2JuPjxhY2Nlc3Npb24tbnVtPjIzNDE2MDAwPC9hY2Nlc3Np
b24tbnVtPjx3b3JrLXR5cGU+UmVzZWFyY2ggU3VwcG9ydCwgTi5JLkguLCBFeHRyYW11cmFsJiN4
RDtSZXNlYXJjaCBTdXBwb3J0LCBOb24tVS5TLiBHb3YmYXBvczt0PC93b3JrLXR5cGU+PHVybHM+
PHJlbGF0ZWQtdXJscz48dXJsPmh0dHA6Ly93d3cubmNiaS5ubG0ubmloLmdvdi9wdWJtZWQvMjM0
MTYwMDA8L3VybD48L3JlbGF0ZWQtdXJscz48L3VybHM+PGN1c3RvbTI+MzcwODMwNTwvY3VzdG9t
Mj48ZWxlY3Ryb25pYy1yZXNvdXJjZS1udW0+MTAuMTAxNi9qLmNjci4yMDEyLjExLjAyMDwvZWxl
Y3Ryb25pYy1yZXNvdXJjZS1udW0+PGxhbmd1YWdlPmVuZzwvbGFuZ3VhZ2U+PC9yZWNvcmQ+PC9D
aXRlPjwvRW5kTm90ZT5=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WYXpxdWV6PC9BdXRob3I+PFllYXI+MjAxMzwvWWVhcj48
UmVjTnVtPjI1NDwvUmVjTnVtPjxEaXNwbGF5VGV4dD4oNyk8L0Rpc3BsYXlUZXh0PjxyZWNvcmQ+
PHJlYy1udW1iZXI+MjU0PC9yZWMtbnVtYmVyPjxmb3JlaWduLWtleXM+PGtleSBhcHA9IkVOIiBk
Yi1pZD0iZWRwYXN3c3piZXhmNThlenN2bHBkMmRhNXR6ZnAydHZ0MHR3Ij4yNTQ8L2tleT48L2Zv
cmVpZ24ta2V5cz48cmVmLXR5cGUgbmFtZT0iSm91cm5hbCBBcnRpY2xlIj4xNzwvcmVmLXR5cGU+
PGNvbnRyaWJ1dG9ycz48YXV0aG9ycz48YXV0aG9yPlZhenF1ZXosIEYuPC9hdXRob3I+PGF1dGhv
cj5MaW0sIEouIEguPC9hdXRob3I+PGF1dGhvcj5DaGltLCBILjwvYXV0aG9yPjxhdXRob3I+Qmhh
bGxhLCBLLjwvYXV0aG9yPjxhdXRob3I+R2lybnVuLCBHLjwvYXV0aG9yPjxhdXRob3I+UGllcmNl
LCBLLjwvYXV0aG9yPjxhdXRob3I+Q2xpc2gsIEMuIEIuPC9hdXRob3I+PGF1dGhvcj5HcmFudGVy
LCBTLiBSLjwvYXV0aG9yPjxhdXRob3I+V2lkbHVuZCwgSC4gUi48L2F1dGhvcj48YXV0aG9yPlNw
aWVnZWxtYW4sIEIuIE0uPC9hdXRob3I+PGF1dGhvcj5QdWlnc2VydmVyLCBQLjwvYXV0aG9yPjwv
YXV0aG9ycz48L2NvbnRyaWJ1dG9ycz48YXV0aC1hZGRyZXNzPkRlcGFydG1lbnQgb2YgQ2FuY2Vy
IEJpb2xvZ3ksIERhbmEtRmFyYmVyIENhbmNlciBJbnN0aXR1dGUgYW5kIERlcGFydG1lbnQgb2Yg
Q2VsbCBCaW9sb2d5LCBIYXJ2YXJkIE1lZGljYWwgU2Nob29sLCBCb3N0b24sIE1BIDAyMTE1LCBV
U0EuPC9hdXRoLWFkZHJlc3M+PHRpdGxlcz48dGl0bGU+UEdDMWFscGhhIGV4cHJlc3Npb24gZGVm
aW5lcyBhIHN1YnNldCBvZiBodW1hbiBtZWxhbm9tYSB0dW1vcnMgd2l0aCBpbmNyZWFzZWQgbWl0
b2Nob25kcmlhbCBjYXBhY2l0eSBhbmQgcmVzaXN0YW5jZSB0byBveGlkYXRpdmUgc3RyZXNzPC90
aXRsZT48c2Vjb25kYXJ5LXRpdGxlPkNhbmNlciBDZWxsPC9zZWNvbmRhcnktdGl0bGU+PGFsdC10
aXRsZT5DYW5jZXIgY2VsbDwvYWx0LXRpdGxlPjwvdGl0bGVzPjxwZXJpb2RpY2FsPjxmdWxsLXRp
dGxlPkNhbmNlciBDZWxsPC9mdWxsLXRpdGxlPjwvcGVyaW9kaWNhbD48YWx0LXBlcmlvZGljYWw+
PGZ1bGwtdGl0bGU+Q2FuY2VyIENlbGw8L2Z1bGwtdGl0bGU+PC9hbHQtcGVyaW9kaWNhbD48cGFn
ZXM+Mjg3LTMwMTwvcGFnZXM+PHZvbHVtZT4yMzwvdm9sdW1lPjxudW1iZXI+MzwvbnVtYmVyPjxl
ZGl0aW9uPjIwMTMvMDIvMTk8L2VkaXRpb24+PGtleXdvcmRzPjxrZXl3b3JkPkFuaW1hbHM8L2tl
eXdvcmQ+PGtleXdvcmQ+QXBvcHRvc2lzPC9rZXl3b3JkPjxrZXl3b3JkPkNlbGwgTGluZSwgVHVt
b3I8L2tleXdvcmQ+PGtleXdvcmQ+RW5lcmd5IE1ldGFib2xpc208L2tleXdvcmQ+PGtleXdvcmQ+
SEVLMjkzIENlbGxzPC9rZXl3b3JkPjxrZXl3b3JkPkhlYXQtU2hvY2sgUHJvdGVpbnMvZ2VuZXRp
Y3MvKm1ldGFib2xpc208L2tleXdvcmQ+PGtleXdvcmQ+SHVtYW5zPC9rZXl3b3JkPjxrZXl3b3Jk
Pk1lbGFub2N5dGVzLyptZXRhYm9saXNtPC9rZXl3b3JkPjxrZXl3b3JkPk1lbGFub21hLyptZXRh
Ym9saXNtPC9rZXl3b3JkPjxrZXl3b3JkPk1pY2U8L2tleXdvcmQ+PGtleXdvcmQ+TWljcm9waHRo
YWxtaWEtQXNzb2NpYXRlZCBUcmFuc2NyaXB0aW9uIEZhY3Rvci9tZXRhYm9saXNtPC9rZXl3b3Jk
PjxrZXl3b3JkPk1pdG9jaG9uZHJpYS8qbWV0YWJvbGlzbTwva2V5d29yZD48a2V5d29yZD4qT3hp
ZGF0aXZlIFN0cmVzczwva2V5d29yZD48a2V5d29yZD5PeHlnZW4gQ29uc3VtcHRpb248L2tleXdv
cmQ+PGtleXdvcmQ+UGVyb3hpc29tZSBQcm9saWZlcmF0b3ItQWN0aXZhdGVkIFJlY2VwdG9yIEdh
bW1hIENvYWN0aXZhdG9yIDEtYWxwaGE8L2tleXdvcmQ+PGtleXdvcmQ+Uk5BIEludGVyZmVyZW5j
ZTwva2V5d29yZD48a2V5d29yZD5STkEsIFNtYWxsIEludGVyZmVyaW5nPC9rZXl3b3JkPjxrZXl3
b3JkPlJlYWN0aXZlIE94eWdlbiBTcGVjaWVzL21ldGFib2xpc208L2tleXdvcmQ+PGtleXdvcmQ+
VHJhbnNjcmlwdGlvbiBGYWN0b3JzL2dlbmV0aWNzLyptZXRhYm9saXNtPC9rZXl3b3JkPjwva2V5
d29yZHM+PGRhdGVzPjx5ZWFyPjIwMTM8L3llYXI+PHB1Yi1kYXRlcz48ZGF0ZT5NYXIgMTg8L2Rh
dGU+PC9wdWItZGF0ZXM+PC9kYXRlcz48aXNibj4xODc4LTM2ODYgKEVsZWN0cm9uaWMpJiN4RDsx
NTM1LTYxMDggKExpbmtpbmcpPC9pc2JuPjxhY2Nlc3Npb24tbnVtPjIzNDE2MDAwPC9hY2Nlc3Np
b24tbnVtPjx3b3JrLXR5cGU+UmVzZWFyY2ggU3VwcG9ydCwgTi5JLkguLCBFeHRyYW11cmFsJiN4
RDtSZXNlYXJjaCBTdXBwb3J0LCBOb24tVS5TLiBHb3YmYXBvczt0PC93b3JrLXR5cGU+PHVybHM+
PHJlbGF0ZWQtdXJscz48dXJsPmh0dHA6Ly93d3cubmNiaS5ubG0ubmloLmdvdi9wdWJtZWQvMjM0
MTYwMDA8L3VybD48L3JlbGF0ZWQtdXJscz48L3VybHM+PGN1c3RvbTI+MzcwODMwNTwvY3VzdG9t
Mj48ZWxlY3Ryb25pYy1yZXNvdXJjZS1udW0+MTAuMTAxNi9qLmNjci4yMDEyLjExLjAyMDwvZWxl
Y3Ryb25pYy1yZXNvdXJjZS1udW0+PGxhbmd1YWdlPmVuZzwvbGFuZ3VhZ2U+PC9yZWNvcmQ+PC9D
aXRlPjwvRW5kTm90ZT5=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7)</w:t>
            </w:r>
            <w:r w:rsidRPr="00202B16">
              <w:rPr>
                <w:rFonts w:eastAsia="Times New Roman" w:cs="Times New Roman"/>
                <w:color w:val="auto"/>
                <w:sz w:val="22"/>
                <w:szCs w:val="22"/>
                <w:lang w:eastAsia="en-CA"/>
              </w:rPr>
              <w:fldChar w:fldCharType="end"/>
            </w:r>
          </w:p>
        </w:tc>
      </w:tr>
      <w:tr w:rsidR="00EF507B" w:rsidRPr="00202B16" w14:paraId="2644F1FF" w14:textId="77777777" w:rsidTr="00202B16">
        <w:trPr>
          <w:trHeight w:val="510"/>
        </w:trPr>
        <w:tc>
          <w:tcPr>
            <w:tcW w:w="1390" w:type="dxa"/>
            <w:shd w:val="clear" w:color="auto" w:fill="auto"/>
            <w:noWrap/>
            <w:vAlign w:val="center"/>
            <w:hideMark/>
          </w:tcPr>
          <w:p w14:paraId="68946DEE"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Glioblastoma stem cells</w:t>
            </w:r>
          </w:p>
        </w:tc>
        <w:tc>
          <w:tcPr>
            <w:tcW w:w="1559" w:type="dxa"/>
            <w:shd w:val="clear" w:color="auto" w:fill="auto"/>
            <w:noWrap/>
            <w:vAlign w:val="center"/>
            <w:hideMark/>
          </w:tcPr>
          <w:p w14:paraId="214A3A39"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Radiation</w:t>
            </w:r>
          </w:p>
        </w:tc>
        <w:tc>
          <w:tcPr>
            <w:tcW w:w="1163" w:type="dxa"/>
            <w:shd w:val="clear" w:color="auto" w:fill="auto"/>
            <w:noWrap/>
            <w:vAlign w:val="center"/>
            <w:hideMark/>
          </w:tcPr>
          <w:p w14:paraId="37A872BA"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54461120"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Resistant cells overexpress PGC-1α</w:t>
            </w:r>
          </w:p>
        </w:tc>
        <w:tc>
          <w:tcPr>
            <w:tcW w:w="1588" w:type="dxa"/>
            <w:shd w:val="clear" w:color="auto" w:fill="auto"/>
            <w:vAlign w:val="center"/>
            <w:hideMark/>
          </w:tcPr>
          <w:p w14:paraId="1F0BE460" w14:textId="37790398"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ZZTwvQXV0aG9yPjxZZWFyPjIwMTM8L1llYXI+PFJlY051
bT4zNjQ8L1JlY051bT48RGlzcGxheVRleHQ+KDgpPC9EaXNwbGF5VGV4dD48cmVjb3JkPjxyZWMt
bnVtYmVyPjM2NDwvcmVjLW51bWJlcj48Zm9yZWlnbi1rZXlzPjxrZXkgYXBwPSJFTiIgZGItaWQ9
ImVkcGFzd3N6YmV4ZjU4ZXpzdmxwZDJkYTV0emZwMnR2dDB0dyI+MzY0PC9rZXk+PC9mb3JlaWdu
LWtleXM+PHJlZi10eXBlIG5hbWU9IkpvdXJuYWwgQXJ0aWNsZSI+MTc8L3JlZi10eXBlPjxjb250
cmlidXRvcnM+PGF1dGhvcnM+PGF1dGhvcj5ZZSwgRi48L2F1dGhvcj48YXV0aG9yPlpoYW5nLCBZ
LjwvYXV0aG9yPjxhdXRob3I+TGl1LCBZLjwvYXV0aG9yPjxhdXRob3I+WWFtYWRhLCBLLjwvYXV0
aG9yPjxhdXRob3I+VHNvLCBKLiBMLjwvYXV0aG9yPjxhdXRob3I+TWVuaml2YXIsIEouIEMuPC9h
dXRob3I+PGF1dGhvcj5UaWFuLCBKLiBZLjwvYXV0aG9yPjxhdXRob3I+WW9uZywgVy4gSC48L2F1
dGhvcj48YXV0aG9yPlNjaGF1ZSwgRC48L2F1dGhvcj48YXV0aG9yPk1pc2NoZWwsIFAuIFMuPC9h
dXRob3I+PGF1dGhvcj5DbG91Z2hlc3ksIFQuIEYuPC9hdXRob3I+PGF1dGhvcj5OZWxzb24sIFMu
IEYuPC9hdXRob3I+PGF1dGhvcj5MaWF1LCBMLiBNLjwvYXV0aG9yPjxhdXRob3I+TWNCcmlkZSwg
Vy48L2F1dGhvcj48YXV0aG9yPlRzbywgQy4gTC48L2F1dGhvcj48L2F1dGhvcnM+PC9jb250cmli
dXRvcnM+PGF1dGgtYWRkcmVzcz5EZXBhcnRtZW50IG9mIFN1cmdlcnkvU3VyZ2ljYWwgT25jb2xv
Z3ksIERhdmlkIEdlZmZlbiBTY2hvb2wgb2YgTWVkaWNpbmUsIFVuaXZlcnNpdHkgb2YgQ2FsaWZv
cm5pYSBMb3MgQW5nZWxlcywgTG9zIEFuZ2VsZXMsIENhbGlmb3JuaWEsIFVuaXRlZCBTdGF0ZXMg
b2YgQW1lcmljYSA7IERlcGFydG1lbnQgb2YgTmV1cm9zdXJnZXJ5LCBUb25namkgSG9zcGl0YWws
IFRvbmdqaSBNZWRpY2FsIENvbGxlZ2UsIEh1YXpob25nIFVuaXZlcnNpdHkgb2YgU2NpZW5jZSBh
bmQgVGVjaG5vbG9neSwgV3VoYW4sIEh1YmVpLCBDaGluYS48L2F1dGgtYWRkcmVzcz48dGl0bGVz
Pjx0aXRsZT5Qcm90ZWN0aXZlIHByb3BlcnRpZXMgb2YgcmFkaW8tY2hlbW9yZXNpc3RhbnQgZ2xp
b2JsYXN0b21hIHN0ZW0gY2VsbCBjbG9uZXMgYXJlIGFzc29jaWF0ZWQgd2l0aCBtZXRhYm9saWMg
YWRhcHRhdGlvbiB0byByZWR1Y2VkIGdsdWNvc2UgZGVwZW5kZW5j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wMzk3PC9wYWdlcz48dm9sdW1lPjg8L3ZvbHVt
ZT48bnVtYmVyPjExPC9udW1iZXI+PGVkaXRpb24+MjAxMy8xMS8yMjwvZWRpdGlvbj48a2V5d29y
ZHM+PGtleXdvcmQ+QWRhcHRhdGlvbiwgUGh5c2lvbG9naWNhbC8qZ2VuZXRpY3M8L2tleXdvcmQ+
PGtleXdvcmQ+Q2VsbCBMaW5lLCBUdW1vcjwva2V5d29yZD48a2V5d29yZD5ETkEgUmVwYWlyL2dl
bmV0aWNzPC9rZXl3b3JkPjxrZXl3b3JkPkRhY2FyYmF6aW5lL2FuYWxvZ3MgJmFtcDsgZGVyaXZh
dGl2ZXMvcGhhcm1hY29sb2d5PC9rZXl3b3JkPjxrZXl3b3JkPkRydWcgUmVzaXN0YW5jZSwgTmVv
cGxhc20vKmdlbmV0aWNzPC9rZXl3b3JkPjxrZXl3b3JkPkdlbmUgRXhwcmVzc2lvbi9nZW5ldGlj
czwva2V5d29yZD48a2V5d29yZD5HbGlvYmxhc3RvbWEvZHJ1ZyB0aGVyYXB5LypnZW5ldGljcy8q
bWV0YWJvbGlzbS9yYWRpb3RoZXJhcHk8L2tleXdvcmQ+PGtleXdvcmQ+R2x1Y29zZS8qbWV0YWJv
bGlzbTwva2V5d29yZD48a2V5d29yZD5IdW1hbnM8L2tleXdvcmQ+PGtleXdvcmQ+U2lnbmFsIFRy
YW5zZHVjdGlvbi9nZW5ldGljczwva2V5d29yZD48a2V5d29yZD5TdGVtIENlbGxzLyptZXRhYm9s
aXNtPC9rZXl3b3JkPjxrZXl3b3JkPlN0cmVzcywgUGh5c2lvbG9naWNhbC8qZ2VuZXRpY3M8L2tl
eXdvcmQ+PGtleXdvcmQ+VXAtUmVndWxhdGlvbi9nZW5ldGljczwva2V5d29yZD48L2tleXdvcmRz
PjxkYXRlcz48eWVhcj4yMDEzPC95ZWFyPjwvZGF0ZXM+PGlzYm4+MTkzMi02MjAzIChFbGVjdHJv
bmljKSYjeEQ7MTkzMi02MjAzIChMaW5raW5nKTwvaXNibj48YWNjZXNzaW9uLW51bT4yNDI2MDM4
NDwvYWNjZXNzaW9uLW51bT48d29yay10eXBlPlJlc2VhcmNoIFN1cHBvcnQsIE4uSS5ILiwgRXh0
cmFtdXJhbCYjeEQ7UmVzZWFyY2ggU3VwcG9ydCwgTm9uLVUuUy4gR292JmFwb3M7dDwvd29yay10
eXBlPjx1cmxzPjxyZWxhdGVkLXVybHM+PHVybD5odHRwOi8vd3d3Lm5jYmkubmxtLm5paC5nb3Yv
cHVibWVkLzI0MjYwMzg0PC91cmw+PC9yZWxhdGVkLXVybHM+PC91cmxzPjxjdXN0b20yPjM4MzIz
NjQ8L2N1c3RvbTI+PGVsZWN0cm9uaWMtcmVzb3VyY2UtbnVtPjEwLjEzNzEvam91cm5hbC5wb25l
LjAwODAzOTc8L2VsZWN0cm9uaWMtcmVzb3VyY2UtbnVtPjxsYW5ndWFnZT5lbmc8L2xhbmd1YWdl
PjwvcmVjb3JkPjwvQ2l0ZT48L0VuZE5vdGU+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ZZTwvQXV0aG9yPjxZZWFyPjIwMTM8L1llYXI+PFJlY051
bT4zNjQ8L1JlY051bT48RGlzcGxheVRleHQ+KDgpPC9EaXNwbGF5VGV4dD48cmVjb3JkPjxyZWMt
bnVtYmVyPjM2NDwvcmVjLW51bWJlcj48Zm9yZWlnbi1rZXlzPjxrZXkgYXBwPSJFTiIgZGItaWQ9
ImVkcGFzd3N6YmV4ZjU4ZXpzdmxwZDJkYTV0emZwMnR2dDB0dyI+MzY0PC9rZXk+PC9mb3JlaWdu
LWtleXM+PHJlZi10eXBlIG5hbWU9IkpvdXJuYWwgQXJ0aWNsZSI+MTc8L3JlZi10eXBlPjxjb250
cmlidXRvcnM+PGF1dGhvcnM+PGF1dGhvcj5ZZSwgRi48L2F1dGhvcj48YXV0aG9yPlpoYW5nLCBZ
LjwvYXV0aG9yPjxhdXRob3I+TGl1LCBZLjwvYXV0aG9yPjxhdXRob3I+WWFtYWRhLCBLLjwvYXV0
aG9yPjxhdXRob3I+VHNvLCBKLiBMLjwvYXV0aG9yPjxhdXRob3I+TWVuaml2YXIsIEouIEMuPC9h
dXRob3I+PGF1dGhvcj5UaWFuLCBKLiBZLjwvYXV0aG9yPjxhdXRob3I+WW9uZywgVy4gSC48L2F1
dGhvcj48YXV0aG9yPlNjaGF1ZSwgRC48L2F1dGhvcj48YXV0aG9yPk1pc2NoZWwsIFAuIFMuPC9h
dXRob3I+PGF1dGhvcj5DbG91Z2hlc3ksIFQuIEYuPC9hdXRob3I+PGF1dGhvcj5OZWxzb24sIFMu
IEYuPC9hdXRob3I+PGF1dGhvcj5MaWF1LCBMLiBNLjwvYXV0aG9yPjxhdXRob3I+TWNCcmlkZSwg
Vy48L2F1dGhvcj48YXV0aG9yPlRzbywgQy4gTC48L2F1dGhvcj48L2F1dGhvcnM+PC9jb250cmli
dXRvcnM+PGF1dGgtYWRkcmVzcz5EZXBhcnRtZW50IG9mIFN1cmdlcnkvU3VyZ2ljYWwgT25jb2xv
Z3ksIERhdmlkIEdlZmZlbiBTY2hvb2wgb2YgTWVkaWNpbmUsIFVuaXZlcnNpdHkgb2YgQ2FsaWZv
cm5pYSBMb3MgQW5nZWxlcywgTG9zIEFuZ2VsZXMsIENhbGlmb3JuaWEsIFVuaXRlZCBTdGF0ZXMg
b2YgQW1lcmljYSA7IERlcGFydG1lbnQgb2YgTmV1cm9zdXJnZXJ5LCBUb25namkgSG9zcGl0YWws
IFRvbmdqaSBNZWRpY2FsIENvbGxlZ2UsIEh1YXpob25nIFVuaXZlcnNpdHkgb2YgU2NpZW5jZSBh
bmQgVGVjaG5vbG9neSwgV3VoYW4sIEh1YmVpLCBDaGluYS48L2F1dGgtYWRkcmVzcz48dGl0bGVz
Pjx0aXRsZT5Qcm90ZWN0aXZlIHByb3BlcnRpZXMgb2YgcmFkaW8tY2hlbW9yZXNpc3RhbnQgZ2xp
b2JsYXN0b21hIHN0ZW0gY2VsbCBjbG9uZXMgYXJlIGFzc29jaWF0ZWQgd2l0aCBtZXRhYm9saWMg
YWRhcHRhdGlvbiB0byByZWR1Y2VkIGdsdWNvc2UgZGVwZW5kZW5j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wMzk3PC9wYWdlcz48dm9sdW1lPjg8L3ZvbHVt
ZT48bnVtYmVyPjExPC9udW1iZXI+PGVkaXRpb24+MjAxMy8xMS8yMjwvZWRpdGlvbj48a2V5d29y
ZHM+PGtleXdvcmQ+QWRhcHRhdGlvbiwgUGh5c2lvbG9naWNhbC8qZ2VuZXRpY3M8L2tleXdvcmQ+
PGtleXdvcmQ+Q2VsbCBMaW5lLCBUdW1vcjwva2V5d29yZD48a2V5d29yZD5ETkEgUmVwYWlyL2dl
bmV0aWNzPC9rZXl3b3JkPjxrZXl3b3JkPkRhY2FyYmF6aW5lL2FuYWxvZ3MgJmFtcDsgZGVyaXZh
dGl2ZXMvcGhhcm1hY29sb2d5PC9rZXl3b3JkPjxrZXl3b3JkPkRydWcgUmVzaXN0YW5jZSwgTmVv
cGxhc20vKmdlbmV0aWNzPC9rZXl3b3JkPjxrZXl3b3JkPkdlbmUgRXhwcmVzc2lvbi9nZW5ldGlj
czwva2V5d29yZD48a2V5d29yZD5HbGlvYmxhc3RvbWEvZHJ1ZyB0aGVyYXB5LypnZW5ldGljcy8q
bWV0YWJvbGlzbS9yYWRpb3RoZXJhcHk8L2tleXdvcmQ+PGtleXdvcmQ+R2x1Y29zZS8qbWV0YWJv
bGlzbTwva2V5d29yZD48a2V5d29yZD5IdW1hbnM8L2tleXdvcmQ+PGtleXdvcmQ+U2lnbmFsIFRy
YW5zZHVjdGlvbi9nZW5ldGljczwva2V5d29yZD48a2V5d29yZD5TdGVtIENlbGxzLyptZXRhYm9s
aXNtPC9rZXl3b3JkPjxrZXl3b3JkPlN0cmVzcywgUGh5c2lvbG9naWNhbC8qZ2VuZXRpY3M8L2tl
eXdvcmQ+PGtleXdvcmQ+VXAtUmVndWxhdGlvbi9nZW5ldGljczwva2V5d29yZD48L2tleXdvcmRz
PjxkYXRlcz48eWVhcj4yMDEzPC95ZWFyPjwvZGF0ZXM+PGlzYm4+MTkzMi02MjAzIChFbGVjdHJv
bmljKSYjeEQ7MTkzMi02MjAzIChMaW5raW5nKTwvaXNibj48YWNjZXNzaW9uLW51bT4yNDI2MDM4
NDwvYWNjZXNzaW9uLW51bT48d29yay10eXBlPlJlc2VhcmNoIFN1cHBvcnQsIE4uSS5ILiwgRXh0
cmFtdXJhbCYjeEQ7UmVzZWFyY2ggU3VwcG9ydCwgTm9uLVUuUy4gR292JmFwb3M7dDwvd29yay10
eXBlPjx1cmxzPjxyZWxhdGVkLXVybHM+PHVybD5odHRwOi8vd3d3Lm5jYmkubmxtLm5paC5nb3Yv
cHVibWVkLzI0MjYwMzg0PC91cmw+PC9yZWxhdGVkLXVybHM+PC91cmxzPjxjdXN0b20yPjM4MzIz
NjQ8L2N1c3RvbTI+PGVsZWN0cm9uaWMtcmVzb3VyY2UtbnVtPjEwLjEzNzEvam91cm5hbC5wb25l
LjAwODAzOTc8L2VsZWN0cm9uaWMtcmVzb3VyY2UtbnVtPjxsYW5ndWFnZT5lbmc8L2xhbmd1YWdl
PjwvcmVjb3JkPjwvQ2l0ZT48L0VuZE5vdGU+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8)</w:t>
            </w:r>
            <w:r w:rsidRPr="00202B16">
              <w:rPr>
                <w:rFonts w:eastAsia="Times New Roman" w:cs="Times New Roman"/>
                <w:color w:val="auto"/>
                <w:sz w:val="22"/>
                <w:szCs w:val="22"/>
                <w:lang w:eastAsia="en-CA"/>
              </w:rPr>
              <w:fldChar w:fldCharType="end"/>
            </w:r>
          </w:p>
        </w:tc>
      </w:tr>
      <w:tr w:rsidR="00EF507B" w:rsidRPr="00202B16" w14:paraId="69FD9AC9" w14:textId="77777777" w:rsidTr="00202B16">
        <w:trPr>
          <w:trHeight w:val="510"/>
        </w:trPr>
        <w:tc>
          <w:tcPr>
            <w:tcW w:w="1390" w:type="dxa"/>
            <w:shd w:val="clear" w:color="auto" w:fill="auto"/>
            <w:noWrap/>
            <w:vAlign w:val="center"/>
            <w:hideMark/>
          </w:tcPr>
          <w:p w14:paraId="3E04832D"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Melanoma</w:t>
            </w:r>
          </w:p>
        </w:tc>
        <w:tc>
          <w:tcPr>
            <w:tcW w:w="1559" w:type="dxa"/>
            <w:shd w:val="clear" w:color="auto" w:fill="auto"/>
            <w:noWrap/>
            <w:vAlign w:val="center"/>
            <w:hideMark/>
          </w:tcPr>
          <w:p w14:paraId="4E293063" w14:textId="77777777" w:rsidR="00EF507B" w:rsidRPr="00202B16" w:rsidRDefault="00EF507B" w:rsidP="00284A7F">
            <w:pPr>
              <w:spacing w:after="0"/>
              <w:rPr>
                <w:rFonts w:eastAsia="Times New Roman" w:cs="Times New Roman"/>
                <w:color w:val="auto"/>
                <w:sz w:val="22"/>
                <w:szCs w:val="22"/>
                <w:lang w:eastAsia="en-CA"/>
              </w:rPr>
            </w:pPr>
            <w:proofErr w:type="spellStart"/>
            <w:r w:rsidRPr="00202B16">
              <w:rPr>
                <w:rFonts w:eastAsia="Times New Roman" w:cs="Times New Roman"/>
                <w:color w:val="auto"/>
                <w:sz w:val="22"/>
                <w:szCs w:val="22"/>
                <w:lang w:eastAsia="en-CA"/>
              </w:rPr>
              <w:t>Selumetenib</w:t>
            </w:r>
            <w:proofErr w:type="spellEnd"/>
          </w:p>
        </w:tc>
        <w:tc>
          <w:tcPr>
            <w:tcW w:w="1163" w:type="dxa"/>
            <w:shd w:val="clear" w:color="auto" w:fill="auto"/>
            <w:noWrap/>
            <w:vAlign w:val="center"/>
            <w:hideMark/>
          </w:tcPr>
          <w:p w14:paraId="1D32140B"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omotes</w:t>
            </w:r>
          </w:p>
        </w:tc>
        <w:tc>
          <w:tcPr>
            <w:tcW w:w="4365" w:type="dxa"/>
            <w:shd w:val="clear" w:color="auto" w:fill="auto"/>
            <w:vAlign w:val="center"/>
            <w:hideMark/>
          </w:tcPr>
          <w:p w14:paraId="2537A7D0"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Subset of resistant melanomas show high PGC1α and OXPHOS; mTORC1/2 inhibitors are effective against this subset.</w:t>
            </w:r>
          </w:p>
        </w:tc>
        <w:tc>
          <w:tcPr>
            <w:tcW w:w="1588" w:type="dxa"/>
            <w:shd w:val="clear" w:color="auto" w:fill="auto"/>
            <w:vAlign w:val="center"/>
            <w:hideMark/>
          </w:tcPr>
          <w:p w14:paraId="632DAAC8" w14:textId="32D3CE07"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Hb3BhbDwvQXV0aG9yPjxZZWFyPjIwMTQ8L1llYXI+PFJl
Y051bT45NDg8L1JlY051bT48RGlzcGxheVRleHQ+KDkpPC9EaXNwbGF5VGV4dD48cmVjb3JkPjxy
ZWMtbnVtYmVyPjk0ODwvcmVjLW51bWJlcj48Zm9yZWlnbi1rZXlzPjxrZXkgYXBwPSJFTiIgZGIt
aWQ9IjVyNWRzZHo1Y2RlOXQ1ZXcyenBwOXhmcHI5d2F4c2Rhczl2dCIgdGltZXN0YW1wPSIxNTY4
MDcyMTMxIj45NDg8L2tleT48L2ZvcmVpZ24ta2V5cz48cmVmLXR5cGUgbmFtZT0iSm91cm5hbCBB
cnRpY2xlIj4xNzwvcmVmLXR5cGU+PGNvbnRyaWJ1dG9ycz48YXV0aG9ycz48YXV0aG9yPkdvcGFs
LCBZLiBOLjwvYXV0aG9yPjxhdXRob3I+Uml6b3MsIEguPC9hdXRob3I+PGF1dGhvcj5DaGVuLCBH
LjwvYXV0aG9yPjxhdXRob3I+RGVuZywgVy48L2F1dGhvcj48YXV0aG9yPkZyZWRlcmljaywgRC4g
VC48L2F1dGhvcj48YXV0aG9yPkNvb3BlciwgWi4gQS48L2F1dGhvcj48YXV0aG9yPlNjb2x5ZXIs
IFIuIEEuPC9hdXRob3I+PGF1dGhvcj5QdXBvLCBHLjwvYXV0aG9yPjxhdXRob3I+S29tdXJvdiwg
Sy48L2F1dGhvcj48YXV0aG9yPlNlaGdhbCwgVi48L2F1dGhvcj48YXV0aG9yPlpoYW5nLCBKLjwv
YXV0aG9yPjxhdXRob3I+UGF0ZWwsIEwuPC9hdXRob3I+PGF1dGhvcj5QZXJlaXJhLCBDLiBHLjwv
YXV0aG9yPjxhdXRob3I+QnJvb20sIEIuIE0uPC9hdXRob3I+PGF1dGhvcj5NaWxscywgRy4gQi48
L2F1dGhvcj48YXV0aG9yPlJhbSwgUC48L2F1dGhvcj48YXV0aG9yPlNtaXRoLCBQLiBELjwvYXV0
aG9yPjxhdXRob3I+V2FyZ28sIEouIEEuPC9hdXRob3I+PGF1dGhvcj5Mb25nLCBHLiBWLjwvYXV0
aG9yPjxhdXRob3I+RGF2aWVzLCBNLiBBLjwvYXV0aG9yPjwvYXV0aG9ycz48L2NvbnRyaWJ1dG9y
cz48YXV0aC1hZGRyZXNzPkRlcGFydG1lbnRzIG9mIE1lbGFub21hIE1lZGljYWwgT25jb2xvZ3ks
IFRoZSBVbml2ZXJzaXR5IG9mIFRleGFzIE0uRC4gQW5kZXJzb24gQ2FuY2VyIENlbnRlciwgSG91
c3RvbiwgVGV4YXMuIHZ5bmFuZGFAbWRhbmRlcnNvbi5vcmcuJiN4RDtNZWxhbm9tYSBJbnN0aXR1
dGUgb2YgQXVzdHJhbGlhIGFuZCBXZXN0bWVhZCBIb3NwaXRhbCwgU3lkbmV5LCBBdXN0cmFsaWEu
JiN4RDtEZXBhcnRtZW50cyBvZiBNZWxhbm9tYSBNZWRpY2FsIE9uY29sb2d5LCBUaGUgVW5pdmVy
c2l0eSBvZiBUZXhhcyBNLkQuIEFuZGVyc29uIENhbmNlciBDZW50ZXIsIEhvdXN0b24sIFRleGFz
LiYjeEQ7TWFzc2FjaHVzZXR0cyBHZW5lcmFsIEhvc3BpdGFsLCBCb3N0b24sIE1hc3NhY2h1c2V0
dHMuJiN4RDtEZXBhcnRtZW50IG9mIFN1cmdpY2FsIE9uY29sb2d5LCBUaGUgVW5pdmVyc2l0eSBv
ZiBUZXhhcyBNLkQuIEFuZGVyc29uIENhbmNlciBDZW50ZXIsIEhvdXN0b24sIFRleGFzLiYjeEQ7
RGVwYXJ0bWVudCBvZiBQZWRpYXRyaWNzLCBVbml2ZXJzaXR5IG9mIENpbmNpbm5hdGksIENpbmNp
bmF0dGksIE9oaW8uJiN4RDtEZXBhcnRtZW50IG9mIFN5c3RlbXMgQmlvbG9neSwgVGhlIFVuaXZl
cnNpdHkgb2YgVGV4YXMgTS5ELiBBbmRlcnNvbiBDYW5jZXIgQ2VudGVyLCBIb3VzdG9uLCBUZXhh
cy4mI3hEO0RlcGFydG1lbnQgb2YgQmlvaW5mb3JtYXRpY3MsIFRoZSBVbml2ZXJzaXR5IG9mIFRl
eGFzIE0uRC4gQW5kZXJzb24gQ2FuY2VyIENlbnRlciwgSG91c3RvbiwgVGV4YXMuJiN4RDtEZXBh
cnRtZW50IG9mIFBhdGhvbG9neSwgVGhlIFVuaXZlcnNpdHkgb2YgVGV4YXMgTS5ELiBBbmRlcnNv
biBDYW5jZXIgQ2VudGVyLCBIb3VzdG9uLCBUZXhhcy4mI3hEO0FzdHJhIFplbmVjYSwgTWFjY2xl
c2ZpZWxkLCBVbml0ZWQgS2luZ2RvbS4mI3hEO0RlcGFydG1lbnRzIG9mIE1lbGFub21hIE1lZGlj
YWwgT25jb2xvZ3ksIFRoZSBVbml2ZXJzaXR5IG9mIFRleGFzIE0uRC4gQW5kZXJzb24gQ2FuY2Vy
IENlbnRlciwgSG91c3RvbiwgVGV4YXMuIERlcGFydG1lbnQgb2YgU3lzdGVtcyBCaW9sb2d5LCBU
aGUgVW5pdmVyc2l0eSBvZiBUZXhhcyBNLkQuIEFuZGVyc29uIENhbmNlciBDZW50ZXIsIEhvdXN0
b24sIFRleGFzLjwvYXV0aC1hZGRyZXNzPjx0aXRsZXM+PHRpdGxlPkluaGliaXRpb24gb2YgbVRP
UkMxLzIgb3ZlcmNvbWVzIHJlc2lzdGFuY2UgdG8gTUFQSyBwYXRod2F5IGluaGliaXRvcnMgbWVk
aWF0ZWQgYnkgUEdDMWFscGhhIGFuZCBveGlkYXRpdmUgcGhvc3Bob3J5bGF0aW9uIGluIG1lbGFu
b21hPC90aXRsZT48c2Vjb25kYXJ5LXRpdGxlPkNhbmNlciBSZXM8L3NlY29uZGFyeS10aXRsZT48
YWx0LXRpdGxlPkNhbmNlciByZXNlYXJjaDwvYWx0LXRpdGxlPjwvdGl0bGVzPjxwZXJpb2RpY2Fs
PjxmdWxsLXRpdGxlPkNhbmNlciBSZXM8L2Z1bGwtdGl0bGU+PC9wZXJpb2RpY2FsPjxhbHQtcGVy
aW9kaWNhbD48ZnVsbC10aXRsZT5DYW5jZXIgUmVzZWFyY2g8L2Z1bGwtdGl0bGU+PC9hbHQtcGVy
aW9kaWNhbD48cGFnZXM+NzAzNy00NzwvcGFnZXM+PHZvbHVtZT43NDwvdm9sdW1lPjxudW1iZXI+
MjM8L251bWJlcj48ZWRpdGlvbj4yMDE0LzEwLzEwPC9lZGl0aW9uPjxrZXl3b3Jkcz48a2V5d29y
ZD5DZWxsIExpbmUsIFR1bW9yPC9rZXl3b3JkPjxrZXl3b3JkPkRydWcgUmVzaXN0YW5jZSwgTmVv
cGxhc208L2tleXdvcmQ+PGtleXdvcmQ+R2VuZSBFeHByZXNzaW9uIFJlZ3VsYXRpb24sIE5lb3Bs
YXN0aWMvZHJ1ZyBlZmZlY3RzPC9rZXl3b3JkPjxrZXl3b3JkPkh1bWFuczwva2V5d29yZD48a2V5
d29yZD5NQVAgS2luYXNlIFNpZ25hbGluZyBTeXN0ZW0vKmRydWcgZWZmZWN0czwva2V5d29yZD48
a2V5d29yZD5NZWNoYW5pc3RpYyBUYXJnZXQgb2YgUmFwYW15Y2luIENvbXBsZXggMTwva2V5d29y
ZD48a2V5d29yZD5NZWNoYW5pc3RpYyBUYXJnZXQgb2YgUmFwYW15Y2luIENvbXBsZXggMjwva2V5
d29yZD48a2V5d29yZD5NZWxhbm9tYS8qZHJ1ZyB0aGVyYXB5L2dlbmV0aWNzL21ldGFib2xpc208
L2tleXdvcmQ+PGtleXdvcmQ+TWljcm9waHRoYWxtaWEtQXNzb2NpYXRlZCBUcmFuc2NyaXB0aW9u
IEZhY3Rvci9nZW5ldGljcy9tZXRhYm9saXNtPC9rZXl3b3JkPjxrZXl3b3JkPk1pdG9nZW4tQWN0
aXZhdGVkIFByb3RlaW4gS2luYXNlcy8qYW50YWdvbmlzdHMgJmFtcDsgaW5oaWJpdG9ycy9nZW5l
dGljcy9tZXRhYm9saXNtPC9rZXl3b3JkPjxrZXl3b3JkPk11bHRpcHJvdGVpbiBDb21wbGV4ZXMv
KmFudGFnb25pc3RzICZhbXA7IGluaGliaXRvcnMvZ2VuZXRpY3MvbWV0YWJvbGlzbTwva2V5d29y
ZD48a2V5d29yZD5PeGlkYXRpdmUgUGhvc3Bob3J5bGF0aW9uLypkcnVnIGVmZmVjdHM8L2tleXdv
cmQ+PGtleXdvcmQ+UHJvdGVpbiBLaW5hc2UgSW5oaWJpdG9ycy8qcGhhcm1hY29sb2d5PC9rZXl3
b3JkPjxrZXl3b3JkPlByb3RvLU9uY29nZW5lIFByb3RlaW5zIEItcmFmL2dlbmV0aWNzL21ldGFi
b2xpc208L2tleXdvcmQ+PGtleXdvcmQ+VE9SIFNlcmluZS1UaHJlb25pbmUgS2luYXNlcy8qYW50
YWdvbmlzdHMgJmFtcDsgaW5oaWJpdG9ycy9nZW5ldGljcy9tZXRhYm9saXNtPC9rZXl3b3JkPjxr
ZXl3b3JkPlRyYW5zY3JpcHRpb24gRmFjdG9ycy9nZW5ldGljcy9tZXRhYm9saXNtPC9rZXl3b3Jk
Pjwva2V5d29yZHM+PGRhdGVzPjx5ZWFyPjIwMTQ8L3llYXI+PHB1Yi1kYXRlcz48ZGF0ZT5EZWMg
MTwvZGF0ZT48L3B1Yi1kYXRlcz48L2RhdGVzPjxpc2JuPjE1MzgtNzQ0NSAoRWxlY3Ryb25pYykm
I3hEOzAwMDgtNTQ3MiAoTGlua2luZyk8L2lzYm4+PGFjY2Vzc2lvbi1udW0+MjUyOTc2MzQ8L2Fj
Y2Vzc2lvbi1udW0+PHdvcmstdHlwZT5SZXNlYXJjaCBTdXBwb3J0LCBOLkkuSC4sIEV4dHJhbXVy
YWw8L3dvcmstdHlwZT48dXJscz48cmVsYXRlZC11cmxzPjx1cmw+aHR0cHM6Ly93d3cubmNiaS5u
bG0ubmloLmdvdi9wdWJtZWQvMjUyOTc2MzQ8L3VybD48L3JlbGF0ZWQtdXJscz48L3VybHM+PGN1
c3RvbTI+UE1DNDM0Nzg1MzwvY3VzdG9tMj48ZWxlY3Ryb25pYy1yZXNvdXJjZS1udW0+MTAuMTE1
OC8wMDA4LTU0NzIuQ0FOLTE0LTEzOTI8L2VsZWN0cm9uaWMtcmVzb3VyY2UtbnVtPjxsYW5ndWFn
ZT5lbmc8L2xhbmd1YWdlPjwvcmVjb3JkPjwvQ2l0ZT48L0VuZE5vdGU+AG==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Hb3BhbDwvQXV0aG9yPjxZZWFyPjIwMTQ8L1llYXI+PFJl
Y051bT45NDg8L1JlY051bT48RGlzcGxheVRleHQ+KDkpPC9EaXNwbGF5VGV4dD48cmVjb3JkPjxy
ZWMtbnVtYmVyPjk0ODwvcmVjLW51bWJlcj48Zm9yZWlnbi1rZXlzPjxrZXkgYXBwPSJFTiIgZGIt
aWQ9IjVyNWRzZHo1Y2RlOXQ1ZXcyenBwOXhmcHI5d2F4c2Rhczl2dCIgdGltZXN0YW1wPSIxNTY4
MDcyMTMxIj45NDg8L2tleT48L2ZvcmVpZ24ta2V5cz48cmVmLXR5cGUgbmFtZT0iSm91cm5hbCBB
cnRpY2xlIj4xNzwvcmVmLXR5cGU+PGNvbnRyaWJ1dG9ycz48YXV0aG9ycz48YXV0aG9yPkdvcGFs
LCBZLiBOLjwvYXV0aG9yPjxhdXRob3I+Uml6b3MsIEguPC9hdXRob3I+PGF1dGhvcj5DaGVuLCBH
LjwvYXV0aG9yPjxhdXRob3I+RGVuZywgVy48L2F1dGhvcj48YXV0aG9yPkZyZWRlcmljaywgRC4g
VC48L2F1dGhvcj48YXV0aG9yPkNvb3BlciwgWi4gQS48L2F1dGhvcj48YXV0aG9yPlNjb2x5ZXIs
IFIuIEEuPC9hdXRob3I+PGF1dGhvcj5QdXBvLCBHLjwvYXV0aG9yPjxhdXRob3I+S29tdXJvdiwg
Sy48L2F1dGhvcj48YXV0aG9yPlNlaGdhbCwgVi48L2F1dGhvcj48YXV0aG9yPlpoYW5nLCBKLjwv
YXV0aG9yPjxhdXRob3I+UGF0ZWwsIEwuPC9hdXRob3I+PGF1dGhvcj5QZXJlaXJhLCBDLiBHLjwv
YXV0aG9yPjxhdXRob3I+QnJvb20sIEIuIE0uPC9hdXRob3I+PGF1dGhvcj5NaWxscywgRy4gQi48
L2F1dGhvcj48YXV0aG9yPlJhbSwgUC48L2F1dGhvcj48YXV0aG9yPlNtaXRoLCBQLiBELjwvYXV0
aG9yPjxhdXRob3I+V2FyZ28sIEouIEEuPC9hdXRob3I+PGF1dGhvcj5Mb25nLCBHLiBWLjwvYXV0
aG9yPjxhdXRob3I+RGF2aWVzLCBNLiBBLjwvYXV0aG9yPjwvYXV0aG9ycz48L2NvbnRyaWJ1dG9y
cz48YXV0aC1hZGRyZXNzPkRlcGFydG1lbnRzIG9mIE1lbGFub21hIE1lZGljYWwgT25jb2xvZ3ks
IFRoZSBVbml2ZXJzaXR5IG9mIFRleGFzIE0uRC4gQW5kZXJzb24gQ2FuY2VyIENlbnRlciwgSG91
c3RvbiwgVGV4YXMuIHZ5bmFuZGFAbWRhbmRlcnNvbi5vcmcuJiN4RDtNZWxhbm9tYSBJbnN0aXR1
dGUgb2YgQXVzdHJhbGlhIGFuZCBXZXN0bWVhZCBIb3NwaXRhbCwgU3lkbmV5LCBBdXN0cmFsaWEu
JiN4RDtEZXBhcnRtZW50cyBvZiBNZWxhbm9tYSBNZWRpY2FsIE9uY29sb2d5LCBUaGUgVW5pdmVy
c2l0eSBvZiBUZXhhcyBNLkQuIEFuZGVyc29uIENhbmNlciBDZW50ZXIsIEhvdXN0b24sIFRleGFz
LiYjeEQ7TWFzc2FjaHVzZXR0cyBHZW5lcmFsIEhvc3BpdGFsLCBCb3N0b24sIE1hc3NhY2h1c2V0
dHMuJiN4RDtEZXBhcnRtZW50IG9mIFN1cmdpY2FsIE9uY29sb2d5LCBUaGUgVW5pdmVyc2l0eSBv
ZiBUZXhhcyBNLkQuIEFuZGVyc29uIENhbmNlciBDZW50ZXIsIEhvdXN0b24sIFRleGFzLiYjeEQ7
RGVwYXJ0bWVudCBvZiBQZWRpYXRyaWNzLCBVbml2ZXJzaXR5IG9mIENpbmNpbm5hdGksIENpbmNp
bmF0dGksIE9oaW8uJiN4RDtEZXBhcnRtZW50IG9mIFN5c3RlbXMgQmlvbG9neSwgVGhlIFVuaXZl
cnNpdHkgb2YgVGV4YXMgTS5ELiBBbmRlcnNvbiBDYW5jZXIgQ2VudGVyLCBIb3VzdG9uLCBUZXhh
cy4mI3hEO0RlcGFydG1lbnQgb2YgQmlvaW5mb3JtYXRpY3MsIFRoZSBVbml2ZXJzaXR5IG9mIFRl
eGFzIE0uRC4gQW5kZXJzb24gQ2FuY2VyIENlbnRlciwgSG91c3RvbiwgVGV4YXMuJiN4RDtEZXBh
cnRtZW50IG9mIFBhdGhvbG9neSwgVGhlIFVuaXZlcnNpdHkgb2YgVGV4YXMgTS5ELiBBbmRlcnNv
biBDYW5jZXIgQ2VudGVyLCBIb3VzdG9uLCBUZXhhcy4mI3hEO0FzdHJhIFplbmVjYSwgTWFjY2xl
c2ZpZWxkLCBVbml0ZWQgS2luZ2RvbS4mI3hEO0RlcGFydG1lbnRzIG9mIE1lbGFub21hIE1lZGlj
YWwgT25jb2xvZ3ksIFRoZSBVbml2ZXJzaXR5IG9mIFRleGFzIE0uRC4gQW5kZXJzb24gQ2FuY2Vy
IENlbnRlciwgSG91c3RvbiwgVGV4YXMuIERlcGFydG1lbnQgb2YgU3lzdGVtcyBCaW9sb2d5LCBU
aGUgVW5pdmVyc2l0eSBvZiBUZXhhcyBNLkQuIEFuZGVyc29uIENhbmNlciBDZW50ZXIsIEhvdXN0
b24sIFRleGFzLjwvYXV0aC1hZGRyZXNzPjx0aXRsZXM+PHRpdGxlPkluaGliaXRpb24gb2YgbVRP
UkMxLzIgb3ZlcmNvbWVzIHJlc2lzdGFuY2UgdG8gTUFQSyBwYXRod2F5IGluaGliaXRvcnMgbWVk
aWF0ZWQgYnkgUEdDMWFscGhhIGFuZCBveGlkYXRpdmUgcGhvc3Bob3J5bGF0aW9uIGluIG1lbGFu
b21hPC90aXRsZT48c2Vjb25kYXJ5LXRpdGxlPkNhbmNlciBSZXM8L3NlY29uZGFyeS10aXRsZT48
YWx0LXRpdGxlPkNhbmNlciByZXNlYXJjaDwvYWx0LXRpdGxlPjwvdGl0bGVzPjxwZXJpb2RpY2Fs
PjxmdWxsLXRpdGxlPkNhbmNlciBSZXM8L2Z1bGwtdGl0bGU+PC9wZXJpb2RpY2FsPjxhbHQtcGVy
aW9kaWNhbD48ZnVsbC10aXRsZT5DYW5jZXIgUmVzZWFyY2g8L2Z1bGwtdGl0bGU+PC9hbHQtcGVy
aW9kaWNhbD48cGFnZXM+NzAzNy00NzwvcGFnZXM+PHZvbHVtZT43NDwvdm9sdW1lPjxudW1iZXI+
MjM8L251bWJlcj48ZWRpdGlvbj4yMDE0LzEwLzEwPC9lZGl0aW9uPjxrZXl3b3Jkcz48a2V5d29y
ZD5DZWxsIExpbmUsIFR1bW9yPC9rZXl3b3JkPjxrZXl3b3JkPkRydWcgUmVzaXN0YW5jZSwgTmVv
cGxhc208L2tleXdvcmQ+PGtleXdvcmQ+R2VuZSBFeHByZXNzaW9uIFJlZ3VsYXRpb24sIE5lb3Bs
YXN0aWMvZHJ1ZyBlZmZlY3RzPC9rZXl3b3JkPjxrZXl3b3JkPkh1bWFuczwva2V5d29yZD48a2V5
d29yZD5NQVAgS2luYXNlIFNpZ25hbGluZyBTeXN0ZW0vKmRydWcgZWZmZWN0czwva2V5d29yZD48
a2V5d29yZD5NZWNoYW5pc3RpYyBUYXJnZXQgb2YgUmFwYW15Y2luIENvbXBsZXggMTwva2V5d29y
ZD48a2V5d29yZD5NZWNoYW5pc3RpYyBUYXJnZXQgb2YgUmFwYW15Y2luIENvbXBsZXggMjwva2V5
d29yZD48a2V5d29yZD5NZWxhbm9tYS8qZHJ1ZyB0aGVyYXB5L2dlbmV0aWNzL21ldGFib2xpc208
L2tleXdvcmQ+PGtleXdvcmQ+TWljcm9waHRoYWxtaWEtQXNzb2NpYXRlZCBUcmFuc2NyaXB0aW9u
IEZhY3Rvci9nZW5ldGljcy9tZXRhYm9saXNtPC9rZXl3b3JkPjxrZXl3b3JkPk1pdG9nZW4tQWN0
aXZhdGVkIFByb3RlaW4gS2luYXNlcy8qYW50YWdvbmlzdHMgJmFtcDsgaW5oaWJpdG9ycy9nZW5l
dGljcy9tZXRhYm9saXNtPC9rZXl3b3JkPjxrZXl3b3JkPk11bHRpcHJvdGVpbiBDb21wbGV4ZXMv
KmFudGFnb25pc3RzICZhbXA7IGluaGliaXRvcnMvZ2VuZXRpY3MvbWV0YWJvbGlzbTwva2V5d29y
ZD48a2V5d29yZD5PeGlkYXRpdmUgUGhvc3Bob3J5bGF0aW9uLypkcnVnIGVmZmVjdHM8L2tleXdv
cmQ+PGtleXdvcmQ+UHJvdGVpbiBLaW5hc2UgSW5oaWJpdG9ycy8qcGhhcm1hY29sb2d5PC9rZXl3
b3JkPjxrZXl3b3JkPlByb3RvLU9uY29nZW5lIFByb3RlaW5zIEItcmFmL2dlbmV0aWNzL21ldGFi
b2xpc208L2tleXdvcmQ+PGtleXdvcmQ+VE9SIFNlcmluZS1UaHJlb25pbmUgS2luYXNlcy8qYW50
YWdvbmlzdHMgJmFtcDsgaW5oaWJpdG9ycy9nZW5ldGljcy9tZXRhYm9saXNtPC9rZXl3b3JkPjxr
ZXl3b3JkPlRyYW5zY3JpcHRpb24gRmFjdG9ycy9nZW5ldGljcy9tZXRhYm9saXNtPC9rZXl3b3Jk
Pjwva2V5d29yZHM+PGRhdGVzPjx5ZWFyPjIwMTQ8L3llYXI+PHB1Yi1kYXRlcz48ZGF0ZT5EZWMg
MTwvZGF0ZT48L3B1Yi1kYXRlcz48L2RhdGVzPjxpc2JuPjE1MzgtNzQ0NSAoRWxlY3Ryb25pYykm
I3hEOzAwMDgtNTQ3MiAoTGlua2luZyk8L2lzYm4+PGFjY2Vzc2lvbi1udW0+MjUyOTc2MzQ8L2Fj
Y2Vzc2lvbi1udW0+PHdvcmstdHlwZT5SZXNlYXJjaCBTdXBwb3J0LCBOLkkuSC4sIEV4dHJhbXVy
YWw8L3dvcmstdHlwZT48dXJscz48cmVsYXRlZC11cmxzPjx1cmw+aHR0cHM6Ly93d3cubmNiaS5u
bG0ubmloLmdvdi9wdWJtZWQvMjUyOTc2MzQ8L3VybD48L3JlbGF0ZWQtdXJscz48L3VybHM+PGN1
c3RvbTI+UE1DNDM0Nzg1MzwvY3VzdG9tMj48ZWxlY3Ryb25pYy1yZXNvdXJjZS1udW0+MTAuMTE1
OC8wMDA4LTU0NzIuQ0FOLTE0LTEzOTI8L2VsZWN0cm9uaWMtcmVzb3VyY2UtbnVtPjxsYW5ndWFn
ZT5lbmc8L2xhbmd1YWdlPjwvcmVjb3JkPjwvQ2l0ZT48L0VuZE5vdGU+AG==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9)</w:t>
            </w:r>
            <w:r w:rsidRPr="00202B16">
              <w:rPr>
                <w:rFonts w:eastAsia="Times New Roman" w:cs="Times New Roman"/>
                <w:color w:val="auto"/>
                <w:sz w:val="22"/>
                <w:szCs w:val="22"/>
                <w:lang w:eastAsia="en-CA"/>
              </w:rPr>
              <w:fldChar w:fldCharType="end"/>
            </w:r>
          </w:p>
        </w:tc>
      </w:tr>
      <w:tr w:rsidR="00EF507B" w:rsidRPr="00202B16" w14:paraId="4B0AA57E" w14:textId="77777777" w:rsidTr="00202B16">
        <w:trPr>
          <w:trHeight w:val="510"/>
        </w:trPr>
        <w:tc>
          <w:tcPr>
            <w:tcW w:w="1390" w:type="dxa"/>
            <w:shd w:val="clear" w:color="auto" w:fill="auto"/>
            <w:noWrap/>
            <w:vAlign w:val="center"/>
            <w:hideMark/>
          </w:tcPr>
          <w:p w14:paraId="412812F2"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Ovarian cancer</w:t>
            </w:r>
          </w:p>
        </w:tc>
        <w:tc>
          <w:tcPr>
            <w:tcW w:w="1559" w:type="dxa"/>
            <w:shd w:val="clear" w:color="auto" w:fill="auto"/>
            <w:noWrap/>
            <w:vAlign w:val="center"/>
            <w:hideMark/>
          </w:tcPr>
          <w:p w14:paraId="396BA668"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arboplatin or Paclitaxel</w:t>
            </w:r>
          </w:p>
        </w:tc>
        <w:tc>
          <w:tcPr>
            <w:tcW w:w="1163" w:type="dxa"/>
            <w:shd w:val="clear" w:color="auto" w:fill="auto"/>
            <w:noWrap/>
            <w:vAlign w:val="center"/>
            <w:hideMark/>
          </w:tcPr>
          <w:p w14:paraId="71DBAB1C"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Sensitizes</w:t>
            </w:r>
          </w:p>
        </w:tc>
        <w:tc>
          <w:tcPr>
            <w:tcW w:w="4365" w:type="dxa"/>
            <w:shd w:val="clear" w:color="auto" w:fill="auto"/>
            <w:vAlign w:val="center"/>
            <w:hideMark/>
          </w:tcPr>
          <w:p w14:paraId="13404E61"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High PGC-1α subset are more sensitive</w:t>
            </w:r>
          </w:p>
        </w:tc>
        <w:tc>
          <w:tcPr>
            <w:tcW w:w="1588" w:type="dxa"/>
            <w:shd w:val="clear" w:color="auto" w:fill="auto"/>
            <w:vAlign w:val="center"/>
            <w:hideMark/>
          </w:tcPr>
          <w:p w14:paraId="250BA6CC" w14:textId="68C44408"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HZW50cmljPC9BdXRob3I+PFllYXI+MjAxODwvWWVhcj48
UmVjTnVtPjM2NzwvUmVjTnVtPjxEaXNwbGF5VGV4dD4oMTApPC9EaXNwbGF5VGV4dD48cmVjb3Jk
PjxyZWMtbnVtYmVyPjM2NzwvcmVjLW51bWJlcj48Zm9yZWlnbi1rZXlzPjxrZXkgYXBwPSJFTiIg
ZGItaWQ9ImVkcGFzd3N6YmV4ZjU4ZXpzdmxwZDJkYTV0emZwMnR2dDB0dyI+MzY3PC9rZXk+PC9m
b3JlaWduLWtleXM+PHJlZi10eXBlIG5hbWU9IkpvdXJuYWwgQXJ0aWNsZSI+MTc8L3JlZi10eXBl
Pjxjb250cmlidXRvcnM+PGF1dGhvcnM+PGF1dGhvcj5HZW50cmljLCBHLjwvYXV0aG9yPjxhdXRo
b3I+S2llZmZlciwgWS48L2F1dGhvcj48YXV0aG9yPk1pZXVsZXQsIFYuPC9hdXRob3I+PGF1dGhv
cj5Hb3VuZGlhbSwgTy48L2F1dGhvcj48YXV0aG9yPkJvbm5lYXUsIEMuPC9hdXRob3I+PGF1dGhv
cj5OZW1hdGksIEYuPC9hdXRob3I+PGF1dGhvcj5IdXJiYWluLCBJLjwvYXV0aG9yPjxhdXRob3I+
UmFwb3NvLCBHLjwvYXV0aG9yPjxhdXRob3I+UG9wb3ZhLCBULjwvYXV0aG9yPjxhdXRob3I+U3Rl
cm4sIE0uIEguPC9hdXRob3I+PGF1dGhvcj5MYWxsZW1hbmQtQnJlaXRlbmJhY2gsIFYuPC9hdXRo
b3I+PGF1dGhvcj5NdWxsZXIsIFMuPC9hdXRob3I+PGF1dGhvcj5DYW5lcXVlLCBULjwvYXV0aG9y
PjxhdXRob3I+Um9kcmlndWV6LCBSLjwvYXV0aG9yPjxhdXRob3I+VmluY2VudC1TYWxvbW9uLCBB
LjwvYXV0aG9yPjxhdXRob3I+ZGUgVGhlLCBILjwvYXV0aG9yPjxhdXRob3I+Um9zc2lnbm9sLCBS
LjwvYXV0aG9yPjxhdXRob3I+TWVjaHRhLUdyaWdvcmlvdSwgRi48L2F1dGhvcj48L2F1dGhvcnM+
PC9jb250cmlidXRvcnM+PGF1dGgtYWRkcmVzcz5JbnN0aXR1dCBDdXJpZSwgU3RyZXNzIGFuZCBD
YW5jZXIgTGFib3JhdG9yeSwgRXF1aXBlIExhYmVsaXNlZSBwYXIgbGEgTGlndWUgTmF0aW9uYWxl
IGNvbnRyZSBsZSBDYW5jZXIsIFBTTCBSZXNlYXJjaCBVbml2ZXJzaXR5LCAyNiwgcnVlIGQmYXBv
cztVbG0sIDc1MDA1IFBhcmlzLCBGcmFuY2U7IEluc2VybSwgVTgzMCwgMjYsIHJ1ZSBkJmFwb3M7
VWxtLCBQYXJpcyA3NTAwNSwgRnJhbmNlLiBFbGVjdHJvbmljIGFkZHJlc3M6IGdlcmFsZGluZS5n
ZW50cmljQGN1cmllLmZyLiYjeEQ7SW5zdGl0dXQgQ3VyaWUsIFN0cmVzcyBhbmQgQ2FuY2VyIExh
Ym9yYXRvcnksIEVxdWlwZSBMYWJlbGlzZWUgcGFyIGxhIExpZ3VlIE5hdGlvbmFsZSBjb250cmUg
bGUgQ2FuY2VyLCBQU0wgUmVzZWFyY2ggVW5pdmVyc2l0eSwgMjYsIHJ1ZSBkJmFwb3M7VWxtLCA3
NTAwNSBQYXJpcywgRnJhbmNlOyBJbnNlcm0sIFU4MzAsIDI2LCBydWUgZCZhcG9zO1VsbSwgUGFy
aXMgNzUwMDUsIEZyYW5jZS4mI3hEO1RyYW5zbGF0aW9uYWwgUmVzZWFyY2ggRGVwYXJ0bWVudCwg
TGFib3JhdG9yeSBvZiBQcmVjbGluaWNhbCBJbnZlc3RpZ2F0aW9uLCBJbnN0aXR1dCBDdXJpZSwg
MjYsIHJ1ZSBkJmFwb3M7VWxtLCBQYXJpcyA3NTI0OCwgRnJhbmNlLiYjeEQ7SW5zdGl0dXQgQ3Vy
aWUsIFBTTCBSZXNlYXJjaCBVbml2ZXJzaXR5LCBDTlJTLCBVTVIgMTQ0LCA3NTAwNSBQYXJpcywg
RnJhbmNlOyBTdHJ1Y3R1cmUgYW5kIE1lbWJyYW5lIENvbXBhcnRtZW50cywgQ05SUywgVU1SIDE0
NCwgNzUwMDUgUGFyaXMsIEZyYW5jZTsgQ2VsbCBhbmQgVGlzc3VlIEltYWdpbmcgQ29yZSBGYWNp
bGl0eSBQSUNULUlCaVNBLCBJbnN0aXR1dCBDdXJpZSwgNzUyNDggUGFyaXMsIEZyYW5jZS4mI3hE
O0luc2VybSwgVTgzMCwgMjYsIHJ1ZSBkJmFwb3M7VWxtLCBQYXJpcyA3NTAwNSwgRnJhbmNlOyBE
TkEgUmVwYWlyIGFuZCBVdmVhbCBNZWxhbm9tYSAoRC5SLlUuTS4pIHRlYW0sIEluc3RpdHV0IEN1
cmllLCAyNiwgcnVlIGQmYXBvcztVbG0sIDc1MjQ4IFBhcmlzIENlZGV4IDA1LCBGcmFuY2UuJiN4
RDtDb2xsZWdlIGRlIEZyYW5jZSwgUFNMIFJlc2VhcmNoIFVuaXZlcnNpdHksIFBsYWNlIE1hcmNl
bGxpbiBCZXJ0aGVsb3QsIDc1MDA1IFBhcmlzLCBGcmFuY2U7IEluc2VybSBVTVIgOTQ0LCBFcXVp
cGUgTGFiZWxsaXNlZSBwYXIgbGEgTGlndWUgTmF0aW9uYWxlIGNvbnRyZSBsZSBDYW5jZXIsIFBh
cmlzIERpZGVyb3QgVW5pdmVyc2l0eSwgSG9waXRhbCBTdC4gTG91aXMsIFBhcmlzLCBGcmFuY2Uu
JiN4RDtDaGVtaWNhbCBCaW9sb2d5IG9mIENhbmNlciwgQ05SUyBVTVIzNjY2LCBJbnNlcm0gVTEx
NDMsIEluc3RpdHV0IEN1cmllLCBFcXVpcGUgTGFiZWxsaXNlZSBwYXIgbGEgTGlndWUgTmF0aW9u
YWxlIGNvbnRyZSBsZSBDYW5jZXIsIFBTTCBSZXNlYXJjaCBVbml2ZXJzaXR5LCAyNiwgcnVlIGQm
YXBvcztVbG0sIFBhcmlzIDc1MjQ4LCBGcmFuY2UuJiN4RDtEZXBhcnRtZW50IG9mIFBhdGhvbG9n
eSwgSW5zdGl0dXQgQ3VyaWUgSG9zcGl0YWwsIDI2LCBydWUgZCZhcG9zO1VsbSwgNzUyNDggUGFy
aXMsIEZyYW5jZS4mI3hEO0luc2VybSBVMTIxMSwgVW5pdmVyc2l0ZSBkZSBCb3JkZWF1eCwgMTQ2
IHJ1ZSBMZW8gU2FpZ25hdCwgMzMwMDAgQm9yZGVhdXgsIEZyYW5jZS4mI3hEO0luc3RpdHV0IEN1
cmllLCBTdHJlc3MgYW5kIENhbmNlciBMYWJvcmF0b3J5LCBFcXVpcGUgTGFiZWxpc2VlIHBhciBs
YSBMaWd1ZSBOYXRpb25hbGUgY29udHJlIGxlIENhbmNlciwgUFNMIFJlc2VhcmNoIFVuaXZlcnNp
dHksIDI2LCBydWUgZCZhcG9zO1VsbSwgNzUwMDUgUGFyaXMsIEZyYW5jZTsgSW5zZXJtLCBVODMw
LCAyNiwgcnVlIGQmYXBvcztVbG0sIFBhcmlzIDc1MDA1LCBGcmFuY2UuIEVsZWN0cm9uaWMgYWRk
cmVzczogZmF0aW1hLm1lY2h0YS1ncmlnb3Jpb3VAY3VyaWUuZnIuPC9hdXRoLWFkZHJlc3M+PHRp
dGxlcz48dGl0bGU+UE1MLVJlZ3VsYXRlZCBNaXRvY2hvbmRyaWFsIE1ldGFib2xpc20gRW5oYW5j
ZXMgQ2hlbW9zZW5zaXRpdml0eSBpbiBIdW1hbiBPdmFyaWFuIENhbmNlcnM8L3RpdGxlPjxzZWNv
bmRhcnktdGl0bGU+Q2VsbCBNZXRhYjwvc2Vjb25kYXJ5LXRpdGxlPjxhbHQtdGl0bGU+Q2VsbCBt
ZXRhYm9saXNtPC9hbHQtdGl0bGU+PC90aXRsZXM+PHBlcmlvZGljYWw+PGZ1bGwtdGl0bGU+Q2Vs
bCBNZXRhYjwvZnVsbC10aXRsZT48YWJici0xPkNlbGwgbWV0YWJvbGlzbTwvYWJici0xPjwvcGVy
aW9kaWNhbD48YWx0LXBlcmlvZGljYWw+PGZ1bGwtdGl0bGU+Q2VsbCBNZXRhYjwvZnVsbC10aXRs
ZT48YWJici0xPkNlbGwgbWV0YWJvbGlzbTwvYWJici0xPjwvYWx0LXBlcmlvZGljYWw+PGVkaXRp
b24+MjAxOC8wOS8yNTwvZWRpdGlvbj48ZGF0ZXM+PHllYXI+MjAxODwveWVhcj48cHViLWRhdGVz
PjxkYXRlPlNlcCAxNzwvZGF0ZT48L3B1Yi1kYXRlcz48L2RhdGVzPjxpc2JuPjE5MzItNzQyMCAo
RWxlY3Ryb25pYykmI3hEOzE1NTAtNDEzMSAoTGlua2luZyk8L2lzYm4+PGFjY2Vzc2lvbi1udW0+
MzAyNDQ5NzM8L2FjY2Vzc2lvbi1udW0+PHVybHM+PHJlbGF0ZWQtdXJscz48dXJsPmh0dHA6Ly93
d3cubmNiaS5ubG0ubmloLmdvdi9wdWJtZWQvMzAyNDQ5NzM8L3VybD48L3JlbGF0ZWQtdXJscz48
L3VybHM+PGVsZWN0cm9uaWMtcmVzb3VyY2UtbnVtPjEwLjEwMTYvai5jbWV0LjIwMTguMDkuMDAy
PC9lbGVjdHJvbmljLXJlc291cmNlLW51bT48bGFuZ3VhZ2U+ZW5nPC9sYW5ndWFnZT48L3JlY29y
ZD48L0NpdGU+PC9FbmROb3RlPgB=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HZW50cmljPC9BdXRob3I+PFllYXI+MjAxODwvWWVhcj48
UmVjTnVtPjM2NzwvUmVjTnVtPjxEaXNwbGF5VGV4dD4oMTApPC9EaXNwbGF5VGV4dD48cmVjb3Jk
PjxyZWMtbnVtYmVyPjM2NzwvcmVjLW51bWJlcj48Zm9yZWlnbi1rZXlzPjxrZXkgYXBwPSJFTiIg
ZGItaWQ9ImVkcGFzd3N6YmV4ZjU4ZXpzdmxwZDJkYTV0emZwMnR2dDB0dyI+MzY3PC9rZXk+PC9m
b3JlaWduLWtleXM+PHJlZi10eXBlIG5hbWU9IkpvdXJuYWwgQXJ0aWNsZSI+MTc8L3JlZi10eXBl
Pjxjb250cmlidXRvcnM+PGF1dGhvcnM+PGF1dGhvcj5HZW50cmljLCBHLjwvYXV0aG9yPjxhdXRo
b3I+S2llZmZlciwgWS48L2F1dGhvcj48YXV0aG9yPk1pZXVsZXQsIFYuPC9hdXRob3I+PGF1dGhv
cj5Hb3VuZGlhbSwgTy48L2F1dGhvcj48YXV0aG9yPkJvbm5lYXUsIEMuPC9hdXRob3I+PGF1dGhv
cj5OZW1hdGksIEYuPC9hdXRob3I+PGF1dGhvcj5IdXJiYWluLCBJLjwvYXV0aG9yPjxhdXRob3I+
UmFwb3NvLCBHLjwvYXV0aG9yPjxhdXRob3I+UG9wb3ZhLCBULjwvYXV0aG9yPjxhdXRob3I+U3Rl
cm4sIE0uIEguPC9hdXRob3I+PGF1dGhvcj5MYWxsZW1hbmQtQnJlaXRlbmJhY2gsIFYuPC9hdXRo
b3I+PGF1dGhvcj5NdWxsZXIsIFMuPC9hdXRob3I+PGF1dGhvcj5DYW5lcXVlLCBULjwvYXV0aG9y
PjxhdXRob3I+Um9kcmlndWV6LCBSLjwvYXV0aG9yPjxhdXRob3I+VmluY2VudC1TYWxvbW9uLCBB
LjwvYXV0aG9yPjxhdXRob3I+ZGUgVGhlLCBILjwvYXV0aG9yPjxhdXRob3I+Um9zc2lnbm9sLCBS
LjwvYXV0aG9yPjxhdXRob3I+TWVjaHRhLUdyaWdvcmlvdSwgRi48L2F1dGhvcj48L2F1dGhvcnM+
PC9jb250cmlidXRvcnM+PGF1dGgtYWRkcmVzcz5JbnN0aXR1dCBDdXJpZSwgU3RyZXNzIGFuZCBD
YW5jZXIgTGFib3JhdG9yeSwgRXF1aXBlIExhYmVsaXNlZSBwYXIgbGEgTGlndWUgTmF0aW9uYWxl
IGNvbnRyZSBsZSBDYW5jZXIsIFBTTCBSZXNlYXJjaCBVbml2ZXJzaXR5LCAyNiwgcnVlIGQmYXBv
cztVbG0sIDc1MDA1IFBhcmlzLCBGcmFuY2U7IEluc2VybSwgVTgzMCwgMjYsIHJ1ZSBkJmFwb3M7
VWxtLCBQYXJpcyA3NTAwNSwgRnJhbmNlLiBFbGVjdHJvbmljIGFkZHJlc3M6IGdlcmFsZGluZS5n
ZW50cmljQGN1cmllLmZyLiYjeEQ7SW5zdGl0dXQgQ3VyaWUsIFN0cmVzcyBhbmQgQ2FuY2VyIExh
Ym9yYXRvcnksIEVxdWlwZSBMYWJlbGlzZWUgcGFyIGxhIExpZ3VlIE5hdGlvbmFsZSBjb250cmUg
bGUgQ2FuY2VyLCBQU0wgUmVzZWFyY2ggVW5pdmVyc2l0eSwgMjYsIHJ1ZSBkJmFwb3M7VWxtLCA3
NTAwNSBQYXJpcywgRnJhbmNlOyBJbnNlcm0sIFU4MzAsIDI2LCBydWUgZCZhcG9zO1VsbSwgUGFy
aXMgNzUwMDUsIEZyYW5jZS4mI3hEO1RyYW5zbGF0aW9uYWwgUmVzZWFyY2ggRGVwYXJ0bWVudCwg
TGFib3JhdG9yeSBvZiBQcmVjbGluaWNhbCBJbnZlc3RpZ2F0aW9uLCBJbnN0aXR1dCBDdXJpZSwg
MjYsIHJ1ZSBkJmFwb3M7VWxtLCBQYXJpcyA3NTI0OCwgRnJhbmNlLiYjeEQ7SW5zdGl0dXQgQ3Vy
aWUsIFBTTCBSZXNlYXJjaCBVbml2ZXJzaXR5LCBDTlJTLCBVTVIgMTQ0LCA3NTAwNSBQYXJpcywg
RnJhbmNlOyBTdHJ1Y3R1cmUgYW5kIE1lbWJyYW5lIENvbXBhcnRtZW50cywgQ05SUywgVU1SIDE0
NCwgNzUwMDUgUGFyaXMsIEZyYW5jZTsgQ2VsbCBhbmQgVGlzc3VlIEltYWdpbmcgQ29yZSBGYWNp
bGl0eSBQSUNULUlCaVNBLCBJbnN0aXR1dCBDdXJpZSwgNzUyNDggUGFyaXMsIEZyYW5jZS4mI3hE
O0luc2VybSwgVTgzMCwgMjYsIHJ1ZSBkJmFwb3M7VWxtLCBQYXJpcyA3NTAwNSwgRnJhbmNlOyBE
TkEgUmVwYWlyIGFuZCBVdmVhbCBNZWxhbm9tYSAoRC5SLlUuTS4pIHRlYW0sIEluc3RpdHV0IEN1
cmllLCAyNiwgcnVlIGQmYXBvcztVbG0sIDc1MjQ4IFBhcmlzIENlZGV4IDA1LCBGcmFuY2UuJiN4
RDtDb2xsZWdlIGRlIEZyYW5jZSwgUFNMIFJlc2VhcmNoIFVuaXZlcnNpdHksIFBsYWNlIE1hcmNl
bGxpbiBCZXJ0aGVsb3QsIDc1MDA1IFBhcmlzLCBGcmFuY2U7IEluc2VybSBVTVIgOTQ0LCBFcXVp
cGUgTGFiZWxsaXNlZSBwYXIgbGEgTGlndWUgTmF0aW9uYWxlIGNvbnRyZSBsZSBDYW5jZXIsIFBh
cmlzIERpZGVyb3QgVW5pdmVyc2l0eSwgSG9waXRhbCBTdC4gTG91aXMsIFBhcmlzLCBGcmFuY2Uu
JiN4RDtDaGVtaWNhbCBCaW9sb2d5IG9mIENhbmNlciwgQ05SUyBVTVIzNjY2LCBJbnNlcm0gVTEx
NDMsIEluc3RpdHV0IEN1cmllLCBFcXVpcGUgTGFiZWxsaXNlZSBwYXIgbGEgTGlndWUgTmF0aW9u
YWxlIGNvbnRyZSBsZSBDYW5jZXIsIFBTTCBSZXNlYXJjaCBVbml2ZXJzaXR5LCAyNiwgcnVlIGQm
YXBvcztVbG0sIFBhcmlzIDc1MjQ4LCBGcmFuY2UuJiN4RDtEZXBhcnRtZW50IG9mIFBhdGhvbG9n
eSwgSW5zdGl0dXQgQ3VyaWUgSG9zcGl0YWwsIDI2LCBydWUgZCZhcG9zO1VsbSwgNzUyNDggUGFy
aXMsIEZyYW5jZS4mI3hEO0luc2VybSBVMTIxMSwgVW5pdmVyc2l0ZSBkZSBCb3JkZWF1eCwgMTQ2
IHJ1ZSBMZW8gU2FpZ25hdCwgMzMwMDAgQm9yZGVhdXgsIEZyYW5jZS4mI3hEO0luc3RpdHV0IEN1
cmllLCBTdHJlc3MgYW5kIENhbmNlciBMYWJvcmF0b3J5LCBFcXVpcGUgTGFiZWxpc2VlIHBhciBs
YSBMaWd1ZSBOYXRpb25hbGUgY29udHJlIGxlIENhbmNlciwgUFNMIFJlc2VhcmNoIFVuaXZlcnNp
dHksIDI2LCBydWUgZCZhcG9zO1VsbSwgNzUwMDUgUGFyaXMsIEZyYW5jZTsgSW5zZXJtLCBVODMw
LCAyNiwgcnVlIGQmYXBvcztVbG0sIFBhcmlzIDc1MDA1LCBGcmFuY2UuIEVsZWN0cm9uaWMgYWRk
cmVzczogZmF0aW1hLm1lY2h0YS1ncmlnb3Jpb3VAY3VyaWUuZnIuPC9hdXRoLWFkZHJlc3M+PHRp
dGxlcz48dGl0bGU+UE1MLVJlZ3VsYXRlZCBNaXRvY2hvbmRyaWFsIE1ldGFib2xpc20gRW5oYW5j
ZXMgQ2hlbW9zZW5zaXRpdml0eSBpbiBIdW1hbiBPdmFyaWFuIENhbmNlcnM8L3RpdGxlPjxzZWNv
bmRhcnktdGl0bGU+Q2VsbCBNZXRhYjwvc2Vjb25kYXJ5LXRpdGxlPjxhbHQtdGl0bGU+Q2VsbCBt
ZXRhYm9saXNtPC9hbHQtdGl0bGU+PC90aXRsZXM+PHBlcmlvZGljYWw+PGZ1bGwtdGl0bGU+Q2Vs
bCBNZXRhYjwvZnVsbC10aXRsZT48YWJici0xPkNlbGwgbWV0YWJvbGlzbTwvYWJici0xPjwvcGVy
aW9kaWNhbD48YWx0LXBlcmlvZGljYWw+PGZ1bGwtdGl0bGU+Q2VsbCBNZXRhYjwvZnVsbC10aXRs
ZT48YWJici0xPkNlbGwgbWV0YWJvbGlzbTwvYWJici0xPjwvYWx0LXBlcmlvZGljYWw+PGVkaXRp
b24+MjAxOC8wOS8yNTwvZWRpdGlvbj48ZGF0ZXM+PHllYXI+MjAxODwveWVhcj48cHViLWRhdGVz
PjxkYXRlPlNlcCAxNzwvZGF0ZT48L3B1Yi1kYXRlcz48L2RhdGVzPjxpc2JuPjE5MzItNzQyMCAo
RWxlY3Ryb25pYykmI3hEOzE1NTAtNDEzMSAoTGlua2luZyk8L2lzYm4+PGFjY2Vzc2lvbi1udW0+
MzAyNDQ5NzM8L2FjY2Vzc2lvbi1udW0+PHVybHM+PHJlbGF0ZWQtdXJscz48dXJsPmh0dHA6Ly93
d3cubmNiaS5ubG0ubmloLmdvdi9wdWJtZWQvMzAyNDQ5NzM8L3VybD48L3JlbGF0ZWQtdXJscz48
L3VybHM+PGVsZWN0cm9uaWMtcmVzb3VyY2UtbnVtPjEwLjEwMTYvai5jbWV0LjIwMTguMDkuMDAy
PC9lbGVjdHJvbmljLXJlc291cmNlLW51bT48bGFuZ3VhZ2U+ZW5nPC9sYW5ndWFnZT48L3JlY29y
ZD48L0NpdGU+PC9FbmROb3RlPgB=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10)</w:t>
            </w:r>
            <w:r w:rsidRPr="00202B16">
              <w:rPr>
                <w:rFonts w:eastAsia="Times New Roman" w:cs="Times New Roman"/>
                <w:color w:val="auto"/>
                <w:sz w:val="22"/>
                <w:szCs w:val="22"/>
                <w:lang w:eastAsia="en-CA"/>
              </w:rPr>
              <w:fldChar w:fldCharType="end"/>
            </w:r>
          </w:p>
        </w:tc>
      </w:tr>
      <w:tr w:rsidR="00EF507B" w:rsidRPr="00202B16" w14:paraId="3512B6CF" w14:textId="77777777" w:rsidTr="00202B16">
        <w:trPr>
          <w:trHeight w:val="510"/>
        </w:trPr>
        <w:tc>
          <w:tcPr>
            <w:tcW w:w="1390" w:type="dxa"/>
            <w:shd w:val="clear" w:color="auto" w:fill="auto"/>
            <w:noWrap/>
            <w:vAlign w:val="center"/>
            <w:hideMark/>
          </w:tcPr>
          <w:p w14:paraId="727BB441"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Ovarian cancer</w:t>
            </w:r>
          </w:p>
        </w:tc>
        <w:tc>
          <w:tcPr>
            <w:tcW w:w="1559" w:type="dxa"/>
            <w:shd w:val="clear" w:color="auto" w:fill="auto"/>
            <w:noWrap/>
            <w:vAlign w:val="center"/>
            <w:hideMark/>
          </w:tcPr>
          <w:p w14:paraId="0EBF0785"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isplatin</w:t>
            </w:r>
          </w:p>
        </w:tc>
        <w:tc>
          <w:tcPr>
            <w:tcW w:w="1163" w:type="dxa"/>
            <w:shd w:val="clear" w:color="auto" w:fill="auto"/>
            <w:noWrap/>
            <w:vAlign w:val="center"/>
            <w:hideMark/>
          </w:tcPr>
          <w:p w14:paraId="51902DFE"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Sensitizes</w:t>
            </w:r>
          </w:p>
        </w:tc>
        <w:tc>
          <w:tcPr>
            <w:tcW w:w="4365" w:type="dxa"/>
            <w:shd w:val="clear" w:color="auto" w:fill="auto"/>
            <w:vAlign w:val="center"/>
            <w:hideMark/>
          </w:tcPr>
          <w:p w14:paraId="2341375A"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Resistant cells diminished PGC-1α, although high-grade serous carcinomas had elevated PGC-1α</w:t>
            </w:r>
          </w:p>
        </w:tc>
        <w:tc>
          <w:tcPr>
            <w:tcW w:w="1588" w:type="dxa"/>
            <w:shd w:val="clear" w:color="auto" w:fill="auto"/>
            <w:vAlign w:val="center"/>
            <w:hideMark/>
          </w:tcPr>
          <w:p w14:paraId="17F53584" w14:textId="7E432A1D"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HYWJyaWVsc29uPC9BdXRob3I+PFllYXI+MjAxNDwvWWVh
cj48UmVjTnVtPjk0NTwvUmVjTnVtPjxEaXNwbGF5VGV4dD4oMTEpPC9EaXNwbGF5VGV4dD48cmVj
b3JkPjxyZWMtbnVtYmVyPjk0NTwvcmVjLW51bWJlcj48Zm9yZWlnbi1rZXlzPjxrZXkgYXBwPSJF
TiIgZGItaWQ9IjVyNWRzZHo1Y2RlOXQ1ZXcyenBwOXhmcHI5d2F4c2Rhczl2dCIgdGltZXN0YW1w
PSIxNTY4MDcyMTMxIj45NDU8L2tleT48L2ZvcmVpZ24ta2V5cz48cmVmLXR5cGUgbmFtZT0iSm91
cm5hbCBBcnRpY2xlIj4xNzwvcmVmLXR5cGU+PGNvbnRyaWJ1dG9ycz48YXV0aG9ycz48YXV0aG9y
PkdhYnJpZWxzb24sIE0uPC9hdXRob3I+PGF1dGhvcj5Cam9ya2x1bmQsIE0uPC9hdXRob3I+PGF1
dGhvcj5DYXJsc29uLCBKLjwvYXV0aG9yPjxhdXRob3I+U2hvc2hhbiwgTS48L2F1dGhvcj48L2F1
dGhvcnM+PC9jb250cmlidXRvcnM+PGF1dGgtYWRkcmVzcz5EZXBhcnRtZW50IG9mIE9uY29sb2d5
LVBhdGhvbG9neSwgQ2FuY2VyIENlbnRlciBLYXJvbGluc2thIENDSywgS2Fyb2xpbnNrYSBJbnN0
aXR1dGV0LCBTdG9ja2hvbG0sIFN3ZWRlbi4mI3hEO0RlcGFydG1lbnQgb2YgT25jb2xvZ3ktUGF0
aG9sb2d5LCBDYW5jZXIgQ2VudGVyIEthcm9saW5za2EgQ0NLLCBLYXJvbGluc2thIEluc3RpdHV0
ZXQsIFN0b2NraG9sbSwgU3dlZGVuOyBEZXBhcnRtZW50IG9mIFBhdGhvbG9neS1DeXRvbG9neSwg
UmFkaXVtaGVtbWV0LCBLYXJvbGluc2thIFVuaXZlcnNpdHkgSG9zcGl0YWwsIFN0b2NraG9sbSwg
U3dlZGVuLjwvYXV0aC1hZGRyZXNzPjx0aXRsZXM+PHRpdGxlPkV4cHJlc3Npb24gb2YgbWl0b2No
b25kcmlhbCByZWd1bGF0b3JzIFBHQzFhbHBoYSBhbmQgVEZBTSBhcyBwdXRhdGl2ZSBtYXJrZXJz
IG9mIHN1YnR5cGUgYW5kIGNoZW1vcmVzaXN0YW5jZSBpbiBlcGl0aGVsaWFsIG92YXJpYW4gY2Fy
Y2lub21h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A3MTA5
PC9wYWdlcz48dm9sdW1lPjk8L3ZvbHVtZT48bnVtYmVyPjk8L251bWJlcj48ZWRpdGlvbj4yMDE0
LzA5LzIzPC9lZGl0aW9uPjxrZXl3b3Jkcz48a2V5d29yZD5BZGVub2NhcmNpbm9tYSwgQ2xlYXIg
Q2VsbC9kcnVnIHRoZXJhcHkvZ2VuZXRpY3MvKm1ldGFib2xpc20vcGF0aG9sb2d5PC9rZXl3b3Jk
PjxrZXl3b3JkPkFkdWx0PC9rZXl3b3JkPjxrZXl3b3JkPkFnZWQ8L2tleXdvcmQ+PGtleXdvcmQ+
QWdlZCwgODAgYW5kIG92ZXI8L2tleXdvcmQ+PGtleXdvcmQ+QmlvbWFya2VycywgVHVtb3IvKm1l
dGFib2xpc208L2tleXdvcmQ+PGtleXdvcmQ+Q2VsbCBMaW5lLCBUdW1vcjwva2V5d29yZD48a2V5
d29yZD5DeXN0YWRlbm9jYXJjaW5vbWEsIFNlcm91cy9kcnVnIHRoZXJhcHkvZ2VuZXRpY3MvKm1l
dGFib2xpc20vcGF0aG9sb2d5PC9rZXl3b3JkPjxrZXl3b3JkPkROQS1CaW5kaW5nIFByb3RlaW5z
LyptZXRhYm9saXNtPC9rZXl3b3JkPjxrZXl3b3JkPkRpc2Vhc2UgUHJvZ3Jlc3Npb248L2tleXdv
cmQ+PGtleXdvcmQ+RHJ1ZyBSZXNpc3RhbmNlLCBOZW9wbGFzbS8qZ2VuZXRpY3M8L2tleXdvcmQ+
PGtleXdvcmQ+RmVtYWxlPC9rZXl3b3JkPjxrZXl3b3JkPkdseWNvZ2VuL21ldGFib2xpc208L2tl
eXdvcmQ+PGtleXdvcmQ+SHVtYW5zPC9rZXl3b3JkPjxrZXl3b3JkPk1pZGRsZSBBZ2VkPC9rZXl3
b3JkPjxrZXl3b3JkPk1pdG9jaG9uZHJpYWwgUHJvdGVpbnMvKm1ldGFib2xpc208L2tleXdvcmQ+
PGtleXdvcmQ+T3ZhcmlhbiBOZW9wbGFzbXMvZHJ1ZyB0aGVyYXB5L2dlbmV0aWNzLyptZXRhYm9s
aXNtL3BhdGhvbG9neTwva2V5d29yZD48a2V5d29yZD5QZXJveGlzb21lIFByb2xpZmVyYXRvci1B
Y3RpdmF0ZWQgUmVjZXB0b3IgR2FtbWEgQ29hY3RpdmF0b3IgMS1hbHBoYTwva2V5d29yZD48a2V5
d29yZD5Qcm9nbm9zaXM8L2tleXdvcmQ+PGtleXdvcmQ+VHJhbnNjcmlwdGlvbiBGYWN0b3JzLypt
ZXRhYm9saXNtPC9rZXl3b3JkPjwva2V5d29yZHM+PGRhdGVzPjx5ZWFyPjIwMTQ8L3llYXI+PC9k
YXRlcz48aXNibj4xOTMyLTYyMDMgKEVsZWN0cm9uaWMpJiN4RDsxOTMyLTYyMDMgKExpbmtpbmcp
PC9pc2JuPjxhY2Nlc3Npb24tbnVtPjI1MjQzNDczPC9hY2Nlc3Npb24tbnVtPjx3b3JrLXR5cGU+
UmVzZWFyY2ggU3VwcG9ydCwgTm9uLVUuUy4gR292JmFwb3M7dDwvd29yay10eXBlPjx1cmxzPjxy
ZWxhdGVkLXVybHM+PHVybD5odHRwczovL3d3dy5uY2JpLm5sbS5uaWguZ292L3B1Ym1lZC8yNTI0
MzQ3MzwvdXJsPjwvcmVsYXRlZC11cmxzPjwvdXJscz48Y3VzdG9tMj5QTUM0MTcwOTczPC9jdXN0
b20yPjxlbGVjdHJvbmljLXJlc291cmNlLW51bT4xMC4xMzcxL2pvdXJuYWwucG9uZS4wMTA3MTA5
PC9lbGVjdHJvbmljLXJlc291cmNlLW51bT48bGFuZ3VhZ2U+ZW5nPC9sYW5ndWFnZT48L3JlY29y
ZD48L0NpdGU+PC9FbmROb3RlPn==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HYWJyaWVsc29uPC9BdXRob3I+PFllYXI+MjAxNDwvWWVh
cj48UmVjTnVtPjk0NTwvUmVjTnVtPjxEaXNwbGF5VGV4dD4oMTEpPC9EaXNwbGF5VGV4dD48cmVj
b3JkPjxyZWMtbnVtYmVyPjk0NTwvcmVjLW51bWJlcj48Zm9yZWlnbi1rZXlzPjxrZXkgYXBwPSJF
TiIgZGItaWQ9IjVyNWRzZHo1Y2RlOXQ1ZXcyenBwOXhmcHI5d2F4c2Rhczl2dCIgdGltZXN0YW1w
PSIxNTY4MDcyMTMxIj45NDU8L2tleT48L2ZvcmVpZ24ta2V5cz48cmVmLXR5cGUgbmFtZT0iSm91
cm5hbCBBcnRpY2xlIj4xNzwvcmVmLXR5cGU+PGNvbnRyaWJ1dG9ycz48YXV0aG9ycz48YXV0aG9y
PkdhYnJpZWxzb24sIE0uPC9hdXRob3I+PGF1dGhvcj5Cam9ya2x1bmQsIE0uPC9hdXRob3I+PGF1
dGhvcj5DYXJsc29uLCBKLjwvYXV0aG9yPjxhdXRob3I+U2hvc2hhbiwgTS48L2F1dGhvcj48L2F1
dGhvcnM+PC9jb250cmlidXRvcnM+PGF1dGgtYWRkcmVzcz5EZXBhcnRtZW50IG9mIE9uY29sb2d5
LVBhdGhvbG9neSwgQ2FuY2VyIENlbnRlciBLYXJvbGluc2thIENDSywgS2Fyb2xpbnNrYSBJbnN0
aXR1dGV0LCBTdG9ja2hvbG0sIFN3ZWRlbi4mI3hEO0RlcGFydG1lbnQgb2YgT25jb2xvZ3ktUGF0
aG9sb2d5LCBDYW5jZXIgQ2VudGVyIEthcm9saW5za2EgQ0NLLCBLYXJvbGluc2thIEluc3RpdHV0
ZXQsIFN0b2NraG9sbSwgU3dlZGVuOyBEZXBhcnRtZW50IG9mIFBhdGhvbG9neS1DeXRvbG9neSwg
UmFkaXVtaGVtbWV0LCBLYXJvbGluc2thIFVuaXZlcnNpdHkgSG9zcGl0YWwsIFN0b2NraG9sbSwg
U3dlZGVuLjwvYXV0aC1hZGRyZXNzPjx0aXRsZXM+PHRpdGxlPkV4cHJlc3Npb24gb2YgbWl0b2No
b25kcmlhbCByZWd1bGF0b3JzIFBHQzFhbHBoYSBhbmQgVEZBTSBhcyBwdXRhdGl2ZSBtYXJrZXJz
IG9mIHN1YnR5cGUgYW5kIGNoZW1vcmVzaXN0YW5jZSBpbiBlcGl0aGVsaWFsIG92YXJpYW4gY2Fy
Y2lub21h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A3MTA5
PC9wYWdlcz48dm9sdW1lPjk8L3ZvbHVtZT48bnVtYmVyPjk8L251bWJlcj48ZWRpdGlvbj4yMDE0
LzA5LzIzPC9lZGl0aW9uPjxrZXl3b3Jkcz48a2V5d29yZD5BZGVub2NhcmNpbm9tYSwgQ2xlYXIg
Q2VsbC9kcnVnIHRoZXJhcHkvZ2VuZXRpY3MvKm1ldGFib2xpc20vcGF0aG9sb2d5PC9rZXl3b3Jk
PjxrZXl3b3JkPkFkdWx0PC9rZXl3b3JkPjxrZXl3b3JkPkFnZWQ8L2tleXdvcmQ+PGtleXdvcmQ+
QWdlZCwgODAgYW5kIG92ZXI8L2tleXdvcmQ+PGtleXdvcmQ+QmlvbWFya2VycywgVHVtb3IvKm1l
dGFib2xpc208L2tleXdvcmQ+PGtleXdvcmQ+Q2VsbCBMaW5lLCBUdW1vcjwva2V5d29yZD48a2V5
d29yZD5DeXN0YWRlbm9jYXJjaW5vbWEsIFNlcm91cy9kcnVnIHRoZXJhcHkvZ2VuZXRpY3MvKm1l
dGFib2xpc20vcGF0aG9sb2d5PC9rZXl3b3JkPjxrZXl3b3JkPkROQS1CaW5kaW5nIFByb3RlaW5z
LyptZXRhYm9saXNtPC9rZXl3b3JkPjxrZXl3b3JkPkRpc2Vhc2UgUHJvZ3Jlc3Npb248L2tleXdv
cmQ+PGtleXdvcmQ+RHJ1ZyBSZXNpc3RhbmNlLCBOZW9wbGFzbS8qZ2VuZXRpY3M8L2tleXdvcmQ+
PGtleXdvcmQ+RmVtYWxlPC9rZXl3b3JkPjxrZXl3b3JkPkdseWNvZ2VuL21ldGFib2xpc208L2tl
eXdvcmQ+PGtleXdvcmQ+SHVtYW5zPC9rZXl3b3JkPjxrZXl3b3JkPk1pZGRsZSBBZ2VkPC9rZXl3
b3JkPjxrZXl3b3JkPk1pdG9jaG9uZHJpYWwgUHJvdGVpbnMvKm1ldGFib2xpc208L2tleXdvcmQ+
PGtleXdvcmQ+T3ZhcmlhbiBOZW9wbGFzbXMvZHJ1ZyB0aGVyYXB5L2dlbmV0aWNzLyptZXRhYm9s
aXNtL3BhdGhvbG9neTwva2V5d29yZD48a2V5d29yZD5QZXJveGlzb21lIFByb2xpZmVyYXRvci1B
Y3RpdmF0ZWQgUmVjZXB0b3IgR2FtbWEgQ29hY3RpdmF0b3IgMS1hbHBoYTwva2V5d29yZD48a2V5
d29yZD5Qcm9nbm9zaXM8L2tleXdvcmQ+PGtleXdvcmQ+VHJhbnNjcmlwdGlvbiBGYWN0b3JzLypt
ZXRhYm9saXNtPC9rZXl3b3JkPjwva2V5d29yZHM+PGRhdGVzPjx5ZWFyPjIwMTQ8L3llYXI+PC9k
YXRlcz48aXNibj4xOTMyLTYyMDMgKEVsZWN0cm9uaWMpJiN4RDsxOTMyLTYyMDMgKExpbmtpbmcp
PC9pc2JuPjxhY2Nlc3Npb24tbnVtPjI1MjQzNDczPC9hY2Nlc3Npb24tbnVtPjx3b3JrLXR5cGU+
UmVzZWFyY2ggU3VwcG9ydCwgTm9uLVUuUy4gR292JmFwb3M7dDwvd29yay10eXBlPjx1cmxzPjxy
ZWxhdGVkLXVybHM+PHVybD5odHRwczovL3d3dy5uY2JpLm5sbS5uaWguZ292L3B1Ym1lZC8yNTI0
MzQ3MzwvdXJsPjwvcmVsYXRlZC11cmxzPjwvdXJscz48Y3VzdG9tMj5QTUM0MTcwOTczPC9jdXN0
b20yPjxlbGVjdHJvbmljLXJlc291cmNlLW51bT4xMC4xMzcxL2pvdXJuYWwucG9uZS4wMTA3MTA5
PC9lbGVjdHJvbmljLXJlc291cmNlLW51bT48bGFuZ3VhZ2U+ZW5nPC9sYW5ndWFnZT48L3JlY29y
ZD48L0NpdGU+PC9FbmROb3RlPn==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11)</w:t>
            </w:r>
            <w:r w:rsidRPr="00202B16">
              <w:rPr>
                <w:rFonts w:eastAsia="Times New Roman" w:cs="Times New Roman"/>
                <w:color w:val="auto"/>
                <w:sz w:val="22"/>
                <w:szCs w:val="22"/>
                <w:lang w:eastAsia="en-CA"/>
              </w:rPr>
              <w:fldChar w:fldCharType="end"/>
            </w:r>
          </w:p>
        </w:tc>
      </w:tr>
      <w:tr w:rsidR="00EF507B" w:rsidRPr="00202B16" w14:paraId="11D29A69" w14:textId="77777777" w:rsidTr="00202B16">
        <w:trPr>
          <w:trHeight w:val="510"/>
        </w:trPr>
        <w:tc>
          <w:tcPr>
            <w:tcW w:w="1390" w:type="dxa"/>
            <w:shd w:val="clear" w:color="auto" w:fill="auto"/>
            <w:noWrap/>
            <w:vAlign w:val="center"/>
            <w:hideMark/>
          </w:tcPr>
          <w:p w14:paraId="29FC0355"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Acute Myeloid Leukemia</w:t>
            </w:r>
          </w:p>
        </w:tc>
        <w:tc>
          <w:tcPr>
            <w:tcW w:w="1559" w:type="dxa"/>
            <w:shd w:val="clear" w:color="auto" w:fill="auto"/>
            <w:noWrap/>
            <w:vAlign w:val="center"/>
            <w:hideMark/>
          </w:tcPr>
          <w:p w14:paraId="4418AF71"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ytarabine and doxorubicin, and VEGFR2 inhibition</w:t>
            </w:r>
          </w:p>
        </w:tc>
        <w:tc>
          <w:tcPr>
            <w:tcW w:w="1163" w:type="dxa"/>
            <w:shd w:val="clear" w:color="auto" w:fill="auto"/>
            <w:noWrap/>
            <w:vAlign w:val="center"/>
            <w:hideMark/>
          </w:tcPr>
          <w:p w14:paraId="020F5A8C"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Sensitizes to new treatment</w:t>
            </w:r>
          </w:p>
        </w:tc>
        <w:tc>
          <w:tcPr>
            <w:tcW w:w="4365" w:type="dxa"/>
            <w:shd w:val="clear" w:color="auto" w:fill="auto"/>
            <w:vAlign w:val="center"/>
            <w:hideMark/>
          </w:tcPr>
          <w:p w14:paraId="22114DD4"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resence of PGC-1α is required for VEGFR2 inhibition to resensitize cells to chemotherapy</w:t>
            </w:r>
          </w:p>
        </w:tc>
        <w:tc>
          <w:tcPr>
            <w:tcW w:w="1588" w:type="dxa"/>
            <w:shd w:val="clear" w:color="auto" w:fill="auto"/>
            <w:vAlign w:val="center"/>
            <w:hideMark/>
          </w:tcPr>
          <w:p w14:paraId="0CE394DD" w14:textId="62D80005"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r>
            <w:r w:rsidR="00202B16" w:rsidRPr="00202B16">
              <w:rPr>
                <w:rFonts w:eastAsia="Times New Roman" w:cs="Times New Roman"/>
                <w:color w:val="auto"/>
                <w:sz w:val="22"/>
                <w:szCs w:val="22"/>
                <w:lang w:eastAsia="en-CA"/>
              </w:rPr>
              <w:instrText xml:space="preserve"> ADDIN EN.CITE &lt;EndNote&gt;&lt;Cite&gt;&lt;Author&gt;Nobrega-Pereira&lt;/Author&gt;&lt;Year&gt;2018&lt;/Year&gt;&lt;RecNum&gt;369&lt;/RecNum&gt;&lt;DisplayText&gt;(12)&lt;/DisplayText&gt;&lt;record&gt;&lt;rec-number&gt;369&lt;/rec-number&gt;&lt;foreign-keys&gt;&lt;key app="EN" db-id="edpaswszbexf58ezsvlpd2da5tzfp2tvt0tw"&gt;369&lt;/key&gt;&lt;/foreign-keys&gt;&lt;ref-type name="Journal Article"&gt;17&lt;/ref-type&gt;&lt;contributors&gt;&lt;authors&gt;&lt;author&gt;Nobrega-Pereira, S.&lt;/author&gt;&lt;author&gt;Caiado, F.&lt;/author&gt;&lt;author&gt;Carvalho, T.&lt;/author&gt;&lt;author&gt;Matias, I.&lt;/author&gt;&lt;author&gt;Graca, G.&lt;/author&gt;&lt;author&gt;Goncalves, L. G.&lt;/author&gt;&lt;author&gt;Silva-Santos, B.&lt;/author&gt;&lt;author&gt;Norell, H.&lt;/author&gt;&lt;author&gt;Dias, S.&lt;/author&gt;&lt;/authors&gt;&lt;/contributors&gt;&lt;auth-address&gt;Instituto de Medicina Molecular, Faculdade de Medicina, Universidade de Lisboa, Lisboa, Portugal.&amp;#xD;Instituto de Tecnologia Quimica e Biologica, Avenida da Republica, Estacao Agronomica Nacional, Oeiras, Portugal.&amp;#xD;Faculdade de Medicina, Universidade de Lisboa, Lisboa, Portugal.&amp;#xD;Instituto de Medicina Molecular, Faculdade de Medicina, Universidade de Lisboa, Lisboa, Portugal. sergiodias@fm.ul.pt hnorell@medicina.ulisboa.pt.&lt;/auth-address&gt;&lt;titles&gt;&lt;title&gt;VEGFR2-Mediated Reprogramming of Mitochondrial Metabolism Regulates the Sensitivity of Acute Myeloid Leukemia to Chemotherapy&lt;/title&gt;&lt;secondary-title&gt;Cancer Res&lt;/secondary-title&gt;&lt;alt-title&gt;Cancer research&lt;/alt-title&gt;&lt;/titles&gt;&lt;periodical&gt;&lt;full-title&gt;Cancer Res&lt;/full-title&gt;&lt;/periodical&gt;&lt;pages&gt;731-741&lt;/pages&gt;&lt;volume&gt;78&lt;/volume&gt;&lt;number&gt;3&lt;/number&gt;&lt;edition&gt;2017/12/13&lt;/edition&gt;&lt;dates&gt;&lt;year&gt;2018&lt;/year&gt;&lt;pub-dates&gt;&lt;date&gt;Feb 1&lt;/date&gt;&lt;/pub-dates&gt;&lt;/dates&gt;&lt;isbn&gt;1538-7445 (Electronic)&amp;#xD;0008-5472 (Linking)&lt;/isbn&gt;&lt;accession-num&gt;29229602&lt;/accession-num&gt;&lt;urls&gt;&lt;related-urls&gt;&lt;url&gt;http://www.ncbi.nlm.nih.gov/pubmed/29229602&lt;/url&gt;&lt;/related-urls&gt;&lt;/urls&gt;&lt;electronic-resource-num&gt;10.1158/0008-5472.CAN-17-1166&lt;/electronic-resource-num&gt;&lt;language&gt;eng&lt;/language&gt;&lt;/record&gt;&lt;/Cite&gt;&lt;/EndNote&gt;</w:instrText>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12)</w:t>
            </w:r>
            <w:r w:rsidRPr="00202B16">
              <w:rPr>
                <w:rFonts w:eastAsia="Times New Roman" w:cs="Times New Roman"/>
                <w:color w:val="auto"/>
                <w:sz w:val="22"/>
                <w:szCs w:val="22"/>
                <w:lang w:eastAsia="en-CA"/>
              </w:rPr>
              <w:fldChar w:fldCharType="end"/>
            </w:r>
          </w:p>
        </w:tc>
      </w:tr>
      <w:tr w:rsidR="00EF507B" w:rsidRPr="00202B16" w14:paraId="0467A1DE" w14:textId="77777777" w:rsidTr="00202B16">
        <w:trPr>
          <w:trHeight w:val="510"/>
        </w:trPr>
        <w:tc>
          <w:tcPr>
            <w:tcW w:w="1390" w:type="dxa"/>
            <w:shd w:val="clear" w:color="auto" w:fill="auto"/>
            <w:noWrap/>
            <w:vAlign w:val="center"/>
            <w:hideMark/>
          </w:tcPr>
          <w:p w14:paraId="577A637E"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Clear Cell Renal Cell Carcinoma</w:t>
            </w:r>
          </w:p>
        </w:tc>
        <w:tc>
          <w:tcPr>
            <w:tcW w:w="1559" w:type="dxa"/>
            <w:shd w:val="clear" w:color="auto" w:fill="auto"/>
            <w:noWrap/>
            <w:vAlign w:val="center"/>
            <w:hideMark/>
          </w:tcPr>
          <w:p w14:paraId="0D47BF34"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Doxorubicin or radiation</w:t>
            </w:r>
          </w:p>
        </w:tc>
        <w:tc>
          <w:tcPr>
            <w:tcW w:w="1163" w:type="dxa"/>
            <w:shd w:val="clear" w:color="auto" w:fill="auto"/>
            <w:noWrap/>
            <w:vAlign w:val="center"/>
            <w:hideMark/>
          </w:tcPr>
          <w:p w14:paraId="147EECFC"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Sensitizes</w:t>
            </w:r>
          </w:p>
        </w:tc>
        <w:tc>
          <w:tcPr>
            <w:tcW w:w="4365" w:type="dxa"/>
            <w:shd w:val="clear" w:color="auto" w:fill="auto"/>
            <w:vAlign w:val="center"/>
            <w:hideMark/>
          </w:tcPr>
          <w:p w14:paraId="645630C6"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Resistant cells respond better with elevated PGC-1α, cells with elevated PGC-1α are more sensitive</w:t>
            </w:r>
          </w:p>
        </w:tc>
        <w:tc>
          <w:tcPr>
            <w:tcW w:w="1588" w:type="dxa"/>
            <w:shd w:val="clear" w:color="auto" w:fill="auto"/>
            <w:vAlign w:val="center"/>
            <w:hideMark/>
          </w:tcPr>
          <w:p w14:paraId="599A02BB" w14:textId="7E0A774E"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MYUdvcnk8L0F1dGhvcj48WWVhcj4yMDE1PC9ZZWFyPjxS
ZWNOdW0+MzcwPC9SZWNOdW0+PERpc3BsYXlUZXh0PigxMyk8L0Rpc3BsYXlUZXh0PjxyZWNvcmQ+
PHJlYy1udW1iZXI+MzcwPC9yZWMtbnVtYmVyPjxmb3JlaWduLWtleXM+PGtleSBhcHA9IkVOIiBk
Yi1pZD0iZWRwYXN3c3piZXhmNThlenN2bHBkMmRhNXR6ZnAydHZ0MHR3Ij4zNzA8L2tleT48L2Zv
cmVpZ24ta2V5cz48cmVmLXR5cGUgbmFtZT0iSm91cm5hbCBBcnRpY2xlIj4xNzwvcmVmLXR5cGU+
PGNvbnRyaWJ1dG9ycz48YXV0aG9ycz48YXV0aG9yPkxhR29yeSwgRS4gTC48L2F1dGhvcj48YXV0
aG9yPld1LCBDLjwvYXV0aG9yPjxhdXRob3I+VGFuaWd1Y2hpLCBDLiBNLjwvYXV0aG9yPjxhdXRo
b3I+RGluZywgQy4gQy48L2F1dGhvcj48YXV0aG9yPkNoaSwgSi4gVC48L2F1dGhvcj48YXV0aG9y
PnZvbiBFeWJlbiwgUi48L2F1dGhvcj48YXV0aG9yPlNjb3R0LCBELiBBLjwvYXV0aG9yPjxhdXRo
b3I+UmljaGFyZHNvbiwgQS4gRC48L2F1dGhvcj48YXV0aG9yPkdpYWNjaWEsIEEuIEouPC9hdXRo
b3I+PC9hdXRob3JzPjwvY29udHJpYnV0b3JzPjxhdXRoLWFkZHJlc3M+RGl2aXNpb24gb2YgUmFk
aWF0aW9uIGFuZCBDYW5jZXIgQmlvbG9neSwgRGVwYXJ0bWVudCBvZiBSYWRpYXRpb24gT25jb2xv
Z3ksIFN0YW5mb3JkIFVuaXZlcnNpdHksIFN0YW5mb3JkLCBDQSA5NDMwNSwgVVNBLiYjeEQ7RHVr
ZSBDZW50ZXIgZm9yIEdlbm9taWMgYW5kIENvbXB1dGF0aW9uYWwgQmlvbG9neSwgRGVwYXJ0bWVu
dCBvZiBNb2xlY3VsYXIgR2VuZXRpY3MgYW5kIE1pY3JvYmlvbG9neSwgRHVrZSBVbml2ZXJzaXR5
IE1lZGljYWwgQ2VudGVyLCBEdXJoYW0sIE5DIDI3NzA4LCBVU0EuJiN4RDtOQ0ktRGVzaWduYXRl
ZCBDYW5jZXIgQ2VudGVyLCBTYW5mb3JkIEJ1cm5oYW0gTWVkaWNhbCBSZXNlYXJjaCBJbnN0aXR1
dGUsIExhIEpvbGxhLCBDQSA5MjAzNywgVVNBLiYjeEQ7RGl2aXNpb24gb2YgUmFkaWF0aW9uIGFu
ZCBDYW5jZXIgQmlvbG9neSwgRGVwYXJ0bWVudCBvZiBSYWRpYXRpb24gT25jb2xvZ3ksIFN0YW5m
b3JkIFVuaXZlcnNpdHksIFN0YW5mb3JkLCBDQSA5NDMwNSwgVVNBLiBFbGVjdHJvbmljIGFkZHJl
c3M6IGdpYWNjaWFAc3RhbmZvcmQuZWR1LjwvYXV0aC1hZGRyZXNzPjx0aXRsZXM+PHRpdGxlPlN1
cHByZXNzaW9uIG9mIFBHQy0xYWxwaGEgSXMgQ3JpdGljYWwgZm9yIFJlcHJvZ3JhbW1pbmcgT3hp
ZGF0aXZlIE1ldGFib2xpc20gaW4gUmVuYWwgQ2VsbCBDYXJjaW5vbWE8L3RpdGxlPjxzZWNvbmRh
cnktdGl0bGU+Q2VsbCBSZXA8L3NlY29uZGFyeS10aXRsZT48YWx0LXRpdGxlPkNlbGwgcmVwb3J0
czwvYWx0LXRpdGxlPjwvdGl0bGVzPjxwZXJpb2RpY2FsPjxmdWxsLXRpdGxlPkNlbGwgUmVwPC9m
dWxsLXRpdGxlPjxhYmJyLTE+Q2VsbCByZXBvcnRzPC9hYmJyLTE+PC9wZXJpb2RpY2FsPjxhbHQt
cGVyaW9kaWNhbD48ZnVsbC10aXRsZT5DZWxsIFJlcDwvZnVsbC10aXRsZT48YWJici0xPkNlbGwg
cmVwb3J0czwvYWJici0xPjwvYWx0LXBlcmlvZGljYWw+PHBhZ2VzPjExNi0xMjc8L3BhZ2VzPjx2
b2x1bWU+MTI8L3ZvbHVtZT48bnVtYmVyPjE8L251bWJlcj48ZWRpdGlvbj4yMDE1LzA2LzMwPC9l
ZGl0aW9uPjxrZXl3b3Jkcz48a2V5d29yZD5BbmltYWxzPC9rZXl3b3JkPjxrZXl3b3JkPkNhcmNp
bm9nZW5lc2lzLyptZXRhYm9saXNtPC9rZXl3b3JkPjxrZXl3b3JkPkNhcmNpbm9tYSwgUmVuYWwg
Q2VsbC8qbWV0YWJvbGlzbS9wYXRob2xvZ3k8L2tleXdvcmQ+PGtleXdvcmQ+Q2VsbCBMaW5lLCBU
dW1vcjwva2V5d29yZD48a2V5d29yZD5IdW1hbnM8L2tleXdvcmQ+PGtleXdvcmQ+TWljZTwva2V5
d29yZD48a2V5d29yZD5NaXRvY2hvbmRyaWEvbWV0YWJvbGlzbTwva2V5d29yZD48a2V5d29yZD4q
T3hpZGF0aXZlIFBob3NwaG9yeWxhdGlvbjwva2V5d29yZD48a2V5d29yZD5PeGlkYXRpdmUgU3Ry
ZXNzPC9rZXl3b3JkPjxrZXl3b3JkPlBlcm94aXNvbWUgUHJvbGlmZXJhdG9yLUFjdGl2YXRlZCBS
ZWNlcHRvciBHYW1tYSBDb2FjdGl2YXRvciAxLWFscGhhPC9rZXl3b3JkPjxrZXl3b3JkPlRyYW5z
Y3JpcHRpb24gRmFjdG9ycy9nZW5ldGljcy8qbWV0YWJvbGlzbTwva2V5d29yZD48a2V5d29yZD5U
dW1vciBTdXBwcmVzc29yIFByb3RlaW5zL21ldGFib2xpc208L2tleXdvcmQ+PC9rZXl3b3Jkcz48
ZGF0ZXM+PHllYXI+MjAxNTwveWVhcj48cHViLWRhdGVzPjxkYXRlPkp1bCA3PC9kYXRlPjwvcHVi
LWRhdGVzPjwvZGF0ZXM+PGlzYm4+MjIxMS0xMjQ3IChFbGVjdHJvbmljKTwvaXNibj48YWNjZXNz
aW9uLW51bT4yNjExOTczMD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YxMTk3MzA8L3VybD48L3JlbGF0ZWQtdXJscz48L3VybHM+PGN1c3Rv
bTI+NDUxODU1OTwvY3VzdG9tMj48ZWxlY3Ryb25pYy1yZXNvdXJjZS1udW0+MTAuMTAxNi9qLmNl
bHJlcC4yMDE1LjA2LjAwNjwvZWxlY3Ryb25pYy1yZXNvdXJjZS1udW0+PGxhbmd1YWdlPmVuZzwv
bGFuZ3VhZ2U+PC9yZWNvcmQ+PC9DaXRlPjwvRW5kTm90ZT4A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MYUdvcnk8L0F1dGhvcj48WWVhcj4yMDE1PC9ZZWFyPjxS
ZWNOdW0+MzcwPC9SZWNOdW0+PERpc3BsYXlUZXh0PigxMyk8L0Rpc3BsYXlUZXh0PjxyZWNvcmQ+
PHJlYy1udW1iZXI+MzcwPC9yZWMtbnVtYmVyPjxmb3JlaWduLWtleXM+PGtleSBhcHA9IkVOIiBk
Yi1pZD0iZWRwYXN3c3piZXhmNThlenN2bHBkMmRhNXR6ZnAydHZ0MHR3Ij4zNzA8L2tleT48L2Zv
cmVpZ24ta2V5cz48cmVmLXR5cGUgbmFtZT0iSm91cm5hbCBBcnRpY2xlIj4xNzwvcmVmLXR5cGU+
PGNvbnRyaWJ1dG9ycz48YXV0aG9ycz48YXV0aG9yPkxhR29yeSwgRS4gTC48L2F1dGhvcj48YXV0
aG9yPld1LCBDLjwvYXV0aG9yPjxhdXRob3I+VGFuaWd1Y2hpLCBDLiBNLjwvYXV0aG9yPjxhdXRo
b3I+RGluZywgQy4gQy48L2F1dGhvcj48YXV0aG9yPkNoaSwgSi4gVC48L2F1dGhvcj48YXV0aG9y
PnZvbiBFeWJlbiwgUi48L2F1dGhvcj48YXV0aG9yPlNjb3R0LCBELiBBLjwvYXV0aG9yPjxhdXRo
b3I+UmljaGFyZHNvbiwgQS4gRC48L2F1dGhvcj48YXV0aG9yPkdpYWNjaWEsIEEuIEouPC9hdXRo
b3I+PC9hdXRob3JzPjwvY29udHJpYnV0b3JzPjxhdXRoLWFkZHJlc3M+RGl2aXNpb24gb2YgUmFk
aWF0aW9uIGFuZCBDYW5jZXIgQmlvbG9neSwgRGVwYXJ0bWVudCBvZiBSYWRpYXRpb24gT25jb2xv
Z3ksIFN0YW5mb3JkIFVuaXZlcnNpdHksIFN0YW5mb3JkLCBDQSA5NDMwNSwgVVNBLiYjeEQ7RHVr
ZSBDZW50ZXIgZm9yIEdlbm9taWMgYW5kIENvbXB1dGF0aW9uYWwgQmlvbG9neSwgRGVwYXJ0bWVu
dCBvZiBNb2xlY3VsYXIgR2VuZXRpY3MgYW5kIE1pY3JvYmlvbG9neSwgRHVrZSBVbml2ZXJzaXR5
IE1lZGljYWwgQ2VudGVyLCBEdXJoYW0sIE5DIDI3NzA4LCBVU0EuJiN4RDtOQ0ktRGVzaWduYXRl
ZCBDYW5jZXIgQ2VudGVyLCBTYW5mb3JkIEJ1cm5oYW0gTWVkaWNhbCBSZXNlYXJjaCBJbnN0aXR1
dGUsIExhIEpvbGxhLCBDQSA5MjAzNywgVVNBLiYjeEQ7RGl2aXNpb24gb2YgUmFkaWF0aW9uIGFu
ZCBDYW5jZXIgQmlvbG9neSwgRGVwYXJ0bWVudCBvZiBSYWRpYXRpb24gT25jb2xvZ3ksIFN0YW5m
b3JkIFVuaXZlcnNpdHksIFN0YW5mb3JkLCBDQSA5NDMwNSwgVVNBLiBFbGVjdHJvbmljIGFkZHJl
c3M6IGdpYWNjaWFAc3RhbmZvcmQuZWR1LjwvYXV0aC1hZGRyZXNzPjx0aXRsZXM+PHRpdGxlPlN1
cHByZXNzaW9uIG9mIFBHQy0xYWxwaGEgSXMgQ3JpdGljYWwgZm9yIFJlcHJvZ3JhbW1pbmcgT3hp
ZGF0aXZlIE1ldGFib2xpc20gaW4gUmVuYWwgQ2VsbCBDYXJjaW5vbWE8L3RpdGxlPjxzZWNvbmRh
cnktdGl0bGU+Q2VsbCBSZXA8L3NlY29uZGFyeS10aXRsZT48YWx0LXRpdGxlPkNlbGwgcmVwb3J0
czwvYWx0LXRpdGxlPjwvdGl0bGVzPjxwZXJpb2RpY2FsPjxmdWxsLXRpdGxlPkNlbGwgUmVwPC9m
dWxsLXRpdGxlPjxhYmJyLTE+Q2VsbCByZXBvcnRzPC9hYmJyLTE+PC9wZXJpb2RpY2FsPjxhbHQt
cGVyaW9kaWNhbD48ZnVsbC10aXRsZT5DZWxsIFJlcDwvZnVsbC10aXRsZT48YWJici0xPkNlbGwg
cmVwb3J0czwvYWJici0xPjwvYWx0LXBlcmlvZGljYWw+PHBhZ2VzPjExNi0xMjc8L3BhZ2VzPjx2
b2x1bWU+MTI8L3ZvbHVtZT48bnVtYmVyPjE8L251bWJlcj48ZWRpdGlvbj4yMDE1LzA2LzMwPC9l
ZGl0aW9uPjxrZXl3b3Jkcz48a2V5d29yZD5BbmltYWxzPC9rZXl3b3JkPjxrZXl3b3JkPkNhcmNp
bm9nZW5lc2lzLyptZXRhYm9saXNtPC9rZXl3b3JkPjxrZXl3b3JkPkNhcmNpbm9tYSwgUmVuYWwg
Q2VsbC8qbWV0YWJvbGlzbS9wYXRob2xvZ3k8L2tleXdvcmQ+PGtleXdvcmQ+Q2VsbCBMaW5lLCBU
dW1vcjwva2V5d29yZD48a2V5d29yZD5IdW1hbnM8L2tleXdvcmQ+PGtleXdvcmQ+TWljZTwva2V5
d29yZD48a2V5d29yZD5NaXRvY2hvbmRyaWEvbWV0YWJvbGlzbTwva2V5d29yZD48a2V5d29yZD4q
T3hpZGF0aXZlIFBob3NwaG9yeWxhdGlvbjwva2V5d29yZD48a2V5d29yZD5PeGlkYXRpdmUgU3Ry
ZXNzPC9rZXl3b3JkPjxrZXl3b3JkPlBlcm94aXNvbWUgUHJvbGlmZXJhdG9yLUFjdGl2YXRlZCBS
ZWNlcHRvciBHYW1tYSBDb2FjdGl2YXRvciAxLWFscGhhPC9rZXl3b3JkPjxrZXl3b3JkPlRyYW5z
Y3JpcHRpb24gRmFjdG9ycy9nZW5ldGljcy8qbWV0YWJvbGlzbTwva2V5d29yZD48a2V5d29yZD5U
dW1vciBTdXBwcmVzc29yIFByb3RlaW5zL21ldGFib2xpc208L2tleXdvcmQ+PC9rZXl3b3Jkcz48
ZGF0ZXM+PHllYXI+MjAxNTwveWVhcj48cHViLWRhdGVzPjxkYXRlPkp1bCA3PC9kYXRlPjwvcHVi
LWRhdGVzPjwvZGF0ZXM+PGlzYm4+MjIxMS0xMjQ3IChFbGVjdHJvbmljKTwvaXNibj48YWNjZXNz
aW9uLW51bT4yNjExOTczMD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YxMTk3MzA8L3VybD48L3JlbGF0ZWQtdXJscz48L3VybHM+PGN1c3Rv
bTI+NDUxODU1OTwvY3VzdG9tMj48ZWxlY3Ryb25pYy1yZXNvdXJjZS1udW0+MTAuMTAxNi9qLmNl
bHJlcC4yMDE1LjA2LjAwNjwvZWxlY3Ryb25pYy1yZXNvdXJjZS1udW0+PGxhbmd1YWdlPmVuZzwv
bGFuZ3VhZ2U+PC9yZWNvcmQ+PC9DaXRlPjwvRW5kTm90ZT4A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13)</w:t>
            </w:r>
            <w:r w:rsidRPr="00202B16">
              <w:rPr>
                <w:rFonts w:eastAsia="Times New Roman" w:cs="Times New Roman"/>
                <w:color w:val="auto"/>
                <w:sz w:val="22"/>
                <w:szCs w:val="22"/>
                <w:lang w:eastAsia="en-CA"/>
              </w:rPr>
              <w:fldChar w:fldCharType="end"/>
            </w:r>
          </w:p>
        </w:tc>
      </w:tr>
      <w:tr w:rsidR="00EF507B" w:rsidRPr="00202B16" w14:paraId="5F80FD43" w14:textId="77777777" w:rsidTr="00202B16">
        <w:trPr>
          <w:trHeight w:val="510"/>
        </w:trPr>
        <w:tc>
          <w:tcPr>
            <w:tcW w:w="1390" w:type="dxa"/>
            <w:shd w:val="clear" w:color="auto" w:fill="auto"/>
            <w:noWrap/>
            <w:vAlign w:val="center"/>
            <w:hideMark/>
          </w:tcPr>
          <w:p w14:paraId="16B984A3"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Pancreatic TICs</w:t>
            </w:r>
          </w:p>
        </w:tc>
        <w:tc>
          <w:tcPr>
            <w:tcW w:w="1559" w:type="dxa"/>
            <w:shd w:val="clear" w:color="auto" w:fill="auto"/>
            <w:noWrap/>
            <w:vAlign w:val="center"/>
            <w:hideMark/>
          </w:tcPr>
          <w:p w14:paraId="66222386"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Metformin</w:t>
            </w:r>
          </w:p>
        </w:tc>
        <w:tc>
          <w:tcPr>
            <w:tcW w:w="1163" w:type="dxa"/>
            <w:shd w:val="clear" w:color="auto" w:fill="auto"/>
            <w:noWrap/>
            <w:vAlign w:val="center"/>
            <w:hideMark/>
          </w:tcPr>
          <w:p w14:paraId="46B9C25E"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Sensitizes</w:t>
            </w:r>
          </w:p>
        </w:tc>
        <w:tc>
          <w:tcPr>
            <w:tcW w:w="4365" w:type="dxa"/>
            <w:shd w:val="clear" w:color="auto" w:fill="auto"/>
            <w:vAlign w:val="center"/>
            <w:hideMark/>
          </w:tcPr>
          <w:p w14:paraId="5F625F32"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High PGC-1α leads to higher OXPHOS and better response to metformin</w:t>
            </w:r>
          </w:p>
        </w:tc>
        <w:tc>
          <w:tcPr>
            <w:tcW w:w="1588" w:type="dxa"/>
            <w:shd w:val="clear" w:color="auto" w:fill="auto"/>
            <w:vAlign w:val="center"/>
            <w:hideMark/>
          </w:tcPr>
          <w:p w14:paraId="5BEAF334" w14:textId="2E0DCA4F"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TYW5jaG88L0F1dGhvcj48WWVhcj4yMDE1PC9ZZWFyPjxS
ZWNOdW0+MzE5PC9SZWNOdW0+PERpc3BsYXlUZXh0PigxNCk8L0Rpc3BsYXlUZXh0PjxyZWNvcmQ+
PHJlYy1udW1iZXI+MzE5PC9yZWMtbnVtYmVyPjxmb3JlaWduLWtleXM+PGtleSBhcHA9IkVOIiBk
Yi1pZD0iNXI1ZHNkejVjZGU5dDVldzJ6cHA5eGZwcjl3YXhzZGFzOXZ0IiB0aW1lc3RhbXA9IjE1
NTMxMzY0MjUiPjMxOTwva2V5PjwvZm9yZWlnbi1rZXlzPjxyZWYtdHlwZSBuYW1lPSJKb3VybmFs
IEFydGljbGUiPjE3PC9yZWYtdHlwZT48Y29udHJpYnV0b3JzPjxhdXRob3JzPjxhdXRob3I+U2Fu
Y2hvLCBQLjwvYXV0aG9yPjxhdXRob3I+QnVyZ29zLVJhbW9zLCBFLjwvYXV0aG9yPjxhdXRob3I+
VGF2ZXJhLCBBLjwvYXV0aG9yPjxhdXRob3I+Qm91IEtoZWlyLCBULjwvYXV0aG9yPjxhdXRob3I+
SmFndXN0LCBQLjwvYXV0aG9yPjxhdXRob3I+U2Nob2VuaGFscywgTS48L2F1dGhvcj48YXV0aG9y
PkJhcm5lZGEsIEQuPC9hdXRob3I+PGF1dGhvcj5TZWxsZXJzLCBLLjwvYXV0aG9yPjxhdXRob3I+
Q2FtcG9zLU9saXZhcywgUi48L2F1dGhvcj48YXV0aG9yPkdyYW5hLCBPLjwvYXV0aG9yPjxhdXRo
b3I+VmllcmEsIEMuIFIuPC9hdXRob3I+PGF1dGhvcj5ZdW5ldmEsIE0uPC9hdXRob3I+PGF1dGhv
cj5TYWlueiwgQi4sIEpyLjwvYXV0aG9yPjxhdXRob3I+SGVlc2NoZW4sIEMuPC9hdXRob3I+PC9h
dXRob3JzPjwvY29udHJpYnV0b3JzPjxhdXRoLWFkZHJlc3M+Q2VudHJlIGZvciBTdGVtIENlbGxz
IGluIENhbmNlciAmYW1wOyBBZ2VpbmcsIEJhcnRzIENhbmNlciBJbnN0aXR1dGUsIFF1ZWVuIE1h
cnkgVW5pdmVyc2l0eSBvZiBMb25kb24sIExvbmRvbiBFQzFNIDZCUSwgVUs7IFN0ZW0gQ2VsbHMg
JmFtcDsgQ2FuY2VyIEdyb3VwLCBNb2xlY3VsYXIgUGF0aG9sb2d5IFByb2dyYW1tZSwgU3Bhbmlz
aCBOYXRpb25hbCBDYW5jZXIgUmVzZWFyY2ggQ2VudHJlIChDTklPKSwgTWFkcmlkIDI4MDI5LCBT
cGFpbi4gRWxlY3Ryb25pYyBhZGRyZXNzOiBwLnNhbmNob0BxbXVsLmFjLnVrLiYjeEQ7U3RlbSBD
ZWxscyAmYW1wOyBDYW5jZXIgR3JvdXAsIE1vbGVjdWxhciBQYXRob2xvZ3kgUHJvZ3JhbW1lLCBT
cGFuaXNoIE5hdGlvbmFsIENhbmNlciBSZXNlYXJjaCBDZW50cmUgKENOSU8pLCBNYWRyaWQgMjgw
MjksIFNwYWluLiYjeEQ7Q2VudHJlIGZvciBTdGVtIENlbGxzIGluIENhbmNlciAmYW1wOyBBZ2Vp
bmcsIEJhcnRzIENhbmNlciBJbnN0aXR1dGUsIFF1ZWVuIE1hcnkgVW5pdmVyc2l0eSBvZiBMb25k
b24sIExvbmRvbiBFQzFNIDZCUSwgVUsuJiN4RDtUaGUgRnJhbmNpcyBDcmljayBJbnN0aXR1dGUs
IE1pbGwgSGlsbCBMYWJvcmF0b3JpZXMsIFRoZSBSaWRnZXdheSwgTG9uZG9uIE5XNyAxQUEsIFVL
LiYjeEQ7U3BlY3Ryb3Njb3B5IGFuZCBOTVIgVW5pdCwgU3BhbmlzaCBOYXRpb25hbCBDYW5jZXIg
UmVzZWFyY2ggQ2VudHJlIChDTklPKSwgTWFkcmlkIDI4MDI5LCBTcGFpbi4mI3hEO0Jpb2luZm9y
bWF0aWNzIFVuaXQgYW5kIFN0cnVjdHVyYWwgQmlvbG9neSBhbmQgQmlvY29tcHV0aW5nIFByb2dy
YW1tZSwgU3BhbmlzaCBOYXRpb25hbCBDYW5jZXIgUmVzZWFyY2ggQ2VudHJlIChDTklPKSwgTWFk
cmlkIDI4MDI5LCBTcGFpbi4mI3hEO0NlbnRyZSBmb3IgU3RlbSBDZWxscyBpbiBDYW5jZXIgJmFt
cDsgQWdlaW5nLCBCYXJ0cyBDYW5jZXIgSW5zdGl0dXRlLCBRdWVlbiBNYXJ5IFVuaXZlcnNpdHkg
b2YgTG9uZG9uLCBMb25kb24gRUMxTSA2QlEsIFVLOyBTdGVtIENlbGxzICZhbXA7IENhbmNlciBH
cm91cCwgTW9sZWN1bGFyIFBhdGhvbG9neSBQcm9ncmFtbWUsIFNwYW5pc2ggTmF0aW9uYWwgQ2Fu
Y2VyIFJlc2VhcmNoIENlbnRyZSAoQ05JTyksIE1hZHJpZCAyODAyOSwgU3BhaW4uIEVsZWN0cm9u
aWMgYWRkcmVzczogYy5oZWVzY2hlbkBxbXVsLmFjLnVrLjwvYXV0aC1hZGRyZXNzPjx0aXRsZXM+
PHRpdGxlPk1ZQy9QR0MtMWFscGhhIEJhbGFuY2UgRGV0ZXJtaW5lcyB0aGUgTWV0YWJvbGljIFBo
ZW5vdHlwZSBhbmQgUGxhc3RpY2l0eSBvZiBQYW5jcmVhdGljIENhbmNlciBTdGVtIENlbGxzPC90
aXRsZT48c2Vjb25kYXJ5LXRpdGxlPkNlbGwgTWV0YWI8L3NlY29uZGFyeS10aXRsZT48YWx0LXRp
dGxlPkNlbGwgbWV0YWJvbGlzbTwvYWx0LXRpdGxlPjwvdGl0bGVzPjxwZXJpb2RpY2FsPjxmdWxs
LXRpdGxlPkNlbGwgTWV0YWI8L2Z1bGwtdGl0bGU+PGFiYnItMT5DZWxsIG1ldGFib2xpc208L2Fi
YnItMT48L3BlcmlvZGljYWw+PGFsdC1wZXJpb2RpY2FsPjxmdWxsLXRpdGxlPkNlbGwgTWV0YWI8
L2Z1bGwtdGl0bGU+PGFiYnItMT5DZWxsIG1ldGFib2xpc208L2FiYnItMT48L2FsdC1wZXJpb2Rp
Y2FsPjxwYWdlcz41OTAtNjA1PC9wYWdlcz48dm9sdW1lPjIyPC92b2x1bWU+PG51bWJlcj40PC9u
dW1iZXI+PGVkaXRpb24+MjAxNS8wOS8xNTwvZWRpdGlvbj48a2V5d29yZHM+PGtleXdvcmQ+QUMx
MzMgQW50aWdlbjwva2V5d29yZD48a2V5d29yZD5BbmltYWxzPC9rZXl3b3JkPjxrZXl3b3JkPkFu
dGlnZW5zLCBDRDwva2V5d29yZD48a2V5d29yZD5BbnRpbmVvcGxhc3RpYyBBZ2VudHMvdGhlcmFw
ZXV0aWMgdXNlPC9rZXl3b3JkPjxrZXl3b3JkPkRydWcgUmVzaXN0YW5jZSwgTmVvcGxhc208L2tl
eXdvcmQ+PGtleXdvcmQ+R2VuZSBMaWJyYXJ5PC9rZXl3b3JkPjxrZXl3b3JkPkdseWNvcHJvdGVp
bnM8L2tleXdvcmQ+PGtleXdvcmQ+SHVtYW5zPC9rZXl3b3JkPjxrZXl3b3JkPk1ldGZvcm1pbi90
aGVyYXBldXRpYyB1c2UvdG94aWNpdHk8L2tleXdvcmQ+PGtleXdvcmQ+TWljZTwva2V5d29yZD48
a2V5d29yZD5NaWNlLCBOdWRlPC9rZXl3b3JkPjxrZXl3b3JkPk1pdG9jaG9uZHJpYS9kcnVnIGVm
ZmVjdHMvbWV0YWJvbGlzbTwva2V5d29yZD48a2V5d29yZD5OZW9wbGFzdGljIFN0ZW0gQ2VsbHMv
Y3l0b2xvZ3kvbWV0YWJvbGlzbTwva2V5d29yZD48a2V5d29yZD5PeGlkYXRpdmUgUGhvc3Bob3J5
bGF0aW9uL2RydWcgZWZmZWN0czwva2V5d29yZD48a2V5d29yZD5QYW5jcmVhdGljIE5lb3BsYXNt
cy9kcnVnIHRoZXJhcHkvbWV0YWJvbGlzbS9wYXRob2xvZ3k8L2tleXdvcmQ+PGtleXdvcmQ+UGVw
dGlkZXM8L2tleXdvcmQ+PGtleXdvcmQ+UGVyb3hpc29tZSBQcm9saWZlcmF0b3ItQWN0aXZhdGVk
IFJlY2VwdG9yIEdhbW1hIENvYWN0aXZhdG9yIDEtYWxwaGE8L2tleXdvcmQ+PGtleXdvcmQ+UGhl
bm90eXBlPC9rZXl3b3JkPjxrZXl3b3JkPlByb3RvLU9uY29nZW5lIFByb3RlaW5zIGMtbXljL2dl
bmV0aWNzLyptZXRhYm9saXNtPC9rZXl3b3JkPjxrZXl3b3JkPlJOQSBJbnRlcmZlcmVuY2U8L2tl
eXdvcmQ+PGtleXdvcmQ+UmVhY3RpdmUgT3h5Z2VuIFNwZWNpZXMvbWV0YWJvbGlzbTwva2V5d29y
ZD48a2V5d29yZD5UcmFuc2NyaXB0aW9uIEZhY3RvcnMvYW50YWdvbmlzdHMgJmFtcDsgaW5oaWJp
dG9ycy9nZW5ldGljcy8qbWV0YWJvbGlzbTwva2V5d29yZD48a2V5d29yZD5UdW1vciBDZWxscywg
Q3VsdHVyZWQ8L2tleXdvcmQ+PGtleXdvcmQ+Vml0YW1pbiBLIDMvcGhhcm1hY29sb2d5PC9rZXl3
b3JkPjwva2V5d29yZHM+PGRhdGVzPjx5ZWFyPjIwMTU8L3llYXI+PHB1Yi1kYXRlcz48ZGF0ZT5P
Y3QgNjwvZGF0ZT48L3B1Yi1kYXRlcz48L2RhdGVzPjxpc2JuPjE5MzItNzQyMCAoRWxlY3Ryb25p
YykmI3hEOzE1NTAtNDEzMSAoTGlua2luZyk8L2lzYm4+PGFjY2Vzc2lvbi1udW0+MjYzNjUxNzY8
L2FjY2Vzc2lvbi1udW0+PHdvcmstdHlwZT5SZXNlYXJjaCBTdXBwb3J0LCBOb24tVS5TLiBHb3Ym
YXBvczt0PC93b3JrLXR5cGU+PHVybHM+PHJlbGF0ZWQtdXJscz48dXJsPmh0dHBzOi8vd3d3Lm5j
YmkubmxtLm5paC5nb3YvcHVibWVkLzI2MzY1MTc2PC91cmw+PC9yZWxhdGVkLXVybHM+PC91cmxz
PjxlbGVjdHJvbmljLXJlc291cmNlLW51bT4xMC4xMDE2L2ouY21ldC4yMDE1LjA4LjAxNTwvZWxl
Y3Ryb25pYy1yZXNvdXJjZS1udW0+PGxhbmd1YWdlPmVuZzwvbGFuZ3VhZ2U+PC9yZWNvcmQ+PC9D
aXRlPjwvRW5kTm90ZT4A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TYW5jaG88L0F1dGhvcj48WWVhcj4yMDE1PC9ZZWFyPjxS
ZWNOdW0+MzE5PC9SZWNOdW0+PERpc3BsYXlUZXh0PigxNCk8L0Rpc3BsYXlUZXh0PjxyZWNvcmQ+
PHJlYy1udW1iZXI+MzE5PC9yZWMtbnVtYmVyPjxmb3JlaWduLWtleXM+PGtleSBhcHA9IkVOIiBk
Yi1pZD0iNXI1ZHNkejVjZGU5dDVldzJ6cHA5eGZwcjl3YXhzZGFzOXZ0IiB0aW1lc3RhbXA9IjE1
NTMxMzY0MjUiPjMxOTwva2V5PjwvZm9yZWlnbi1rZXlzPjxyZWYtdHlwZSBuYW1lPSJKb3VybmFs
IEFydGljbGUiPjE3PC9yZWYtdHlwZT48Y29udHJpYnV0b3JzPjxhdXRob3JzPjxhdXRob3I+U2Fu
Y2hvLCBQLjwvYXV0aG9yPjxhdXRob3I+QnVyZ29zLVJhbW9zLCBFLjwvYXV0aG9yPjxhdXRob3I+
VGF2ZXJhLCBBLjwvYXV0aG9yPjxhdXRob3I+Qm91IEtoZWlyLCBULjwvYXV0aG9yPjxhdXRob3I+
SmFndXN0LCBQLjwvYXV0aG9yPjxhdXRob3I+U2Nob2VuaGFscywgTS48L2F1dGhvcj48YXV0aG9y
PkJhcm5lZGEsIEQuPC9hdXRob3I+PGF1dGhvcj5TZWxsZXJzLCBLLjwvYXV0aG9yPjxhdXRob3I+
Q2FtcG9zLU9saXZhcywgUi48L2F1dGhvcj48YXV0aG9yPkdyYW5hLCBPLjwvYXV0aG9yPjxhdXRo
b3I+VmllcmEsIEMuIFIuPC9hdXRob3I+PGF1dGhvcj5ZdW5ldmEsIE0uPC9hdXRob3I+PGF1dGhv
cj5TYWlueiwgQi4sIEpyLjwvYXV0aG9yPjxhdXRob3I+SGVlc2NoZW4sIEMuPC9hdXRob3I+PC9h
dXRob3JzPjwvY29udHJpYnV0b3JzPjxhdXRoLWFkZHJlc3M+Q2VudHJlIGZvciBTdGVtIENlbGxz
IGluIENhbmNlciAmYW1wOyBBZ2VpbmcsIEJhcnRzIENhbmNlciBJbnN0aXR1dGUsIFF1ZWVuIE1h
cnkgVW5pdmVyc2l0eSBvZiBMb25kb24sIExvbmRvbiBFQzFNIDZCUSwgVUs7IFN0ZW0gQ2VsbHMg
JmFtcDsgQ2FuY2VyIEdyb3VwLCBNb2xlY3VsYXIgUGF0aG9sb2d5IFByb2dyYW1tZSwgU3Bhbmlz
aCBOYXRpb25hbCBDYW5jZXIgUmVzZWFyY2ggQ2VudHJlIChDTklPKSwgTWFkcmlkIDI4MDI5LCBT
cGFpbi4gRWxlY3Ryb25pYyBhZGRyZXNzOiBwLnNhbmNob0BxbXVsLmFjLnVrLiYjeEQ7U3RlbSBD
ZWxscyAmYW1wOyBDYW5jZXIgR3JvdXAsIE1vbGVjdWxhciBQYXRob2xvZ3kgUHJvZ3JhbW1lLCBT
cGFuaXNoIE5hdGlvbmFsIENhbmNlciBSZXNlYXJjaCBDZW50cmUgKENOSU8pLCBNYWRyaWQgMjgw
MjksIFNwYWluLiYjeEQ7Q2VudHJlIGZvciBTdGVtIENlbGxzIGluIENhbmNlciAmYW1wOyBBZ2Vp
bmcsIEJhcnRzIENhbmNlciBJbnN0aXR1dGUsIFF1ZWVuIE1hcnkgVW5pdmVyc2l0eSBvZiBMb25k
b24sIExvbmRvbiBFQzFNIDZCUSwgVUsuJiN4RDtUaGUgRnJhbmNpcyBDcmljayBJbnN0aXR1dGUs
IE1pbGwgSGlsbCBMYWJvcmF0b3JpZXMsIFRoZSBSaWRnZXdheSwgTG9uZG9uIE5XNyAxQUEsIFVL
LiYjeEQ7U3BlY3Ryb3Njb3B5IGFuZCBOTVIgVW5pdCwgU3BhbmlzaCBOYXRpb25hbCBDYW5jZXIg
UmVzZWFyY2ggQ2VudHJlIChDTklPKSwgTWFkcmlkIDI4MDI5LCBTcGFpbi4mI3hEO0Jpb2luZm9y
bWF0aWNzIFVuaXQgYW5kIFN0cnVjdHVyYWwgQmlvbG9neSBhbmQgQmlvY29tcHV0aW5nIFByb2dy
YW1tZSwgU3BhbmlzaCBOYXRpb25hbCBDYW5jZXIgUmVzZWFyY2ggQ2VudHJlIChDTklPKSwgTWFk
cmlkIDI4MDI5LCBTcGFpbi4mI3hEO0NlbnRyZSBmb3IgU3RlbSBDZWxscyBpbiBDYW5jZXIgJmFt
cDsgQWdlaW5nLCBCYXJ0cyBDYW5jZXIgSW5zdGl0dXRlLCBRdWVlbiBNYXJ5IFVuaXZlcnNpdHkg
b2YgTG9uZG9uLCBMb25kb24gRUMxTSA2QlEsIFVLOyBTdGVtIENlbGxzICZhbXA7IENhbmNlciBH
cm91cCwgTW9sZWN1bGFyIFBhdGhvbG9neSBQcm9ncmFtbWUsIFNwYW5pc2ggTmF0aW9uYWwgQ2Fu
Y2VyIFJlc2VhcmNoIENlbnRyZSAoQ05JTyksIE1hZHJpZCAyODAyOSwgU3BhaW4uIEVsZWN0cm9u
aWMgYWRkcmVzczogYy5oZWVzY2hlbkBxbXVsLmFjLnVrLjwvYXV0aC1hZGRyZXNzPjx0aXRsZXM+
PHRpdGxlPk1ZQy9QR0MtMWFscGhhIEJhbGFuY2UgRGV0ZXJtaW5lcyB0aGUgTWV0YWJvbGljIFBo
ZW5vdHlwZSBhbmQgUGxhc3RpY2l0eSBvZiBQYW5jcmVhdGljIENhbmNlciBTdGVtIENlbGxzPC90
aXRsZT48c2Vjb25kYXJ5LXRpdGxlPkNlbGwgTWV0YWI8L3NlY29uZGFyeS10aXRsZT48YWx0LXRp
dGxlPkNlbGwgbWV0YWJvbGlzbTwvYWx0LXRpdGxlPjwvdGl0bGVzPjxwZXJpb2RpY2FsPjxmdWxs
LXRpdGxlPkNlbGwgTWV0YWI8L2Z1bGwtdGl0bGU+PGFiYnItMT5DZWxsIG1ldGFib2xpc208L2Fi
YnItMT48L3BlcmlvZGljYWw+PGFsdC1wZXJpb2RpY2FsPjxmdWxsLXRpdGxlPkNlbGwgTWV0YWI8
L2Z1bGwtdGl0bGU+PGFiYnItMT5DZWxsIG1ldGFib2xpc208L2FiYnItMT48L2FsdC1wZXJpb2Rp
Y2FsPjxwYWdlcz41OTAtNjA1PC9wYWdlcz48dm9sdW1lPjIyPC92b2x1bWU+PG51bWJlcj40PC9u
dW1iZXI+PGVkaXRpb24+MjAxNS8wOS8xNTwvZWRpdGlvbj48a2V5d29yZHM+PGtleXdvcmQ+QUMx
MzMgQW50aWdlbjwva2V5d29yZD48a2V5d29yZD5BbmltYWxzPC9rZXl3b3JkPjxrZXl3b3JkPkFu
dGlnZW5zLCBDRDwva2V5d29yZD48a2V5d29yZD5BbnRpbmVvcGxhc3RpYyBBZ2VudHMvdGhlcmFw
ZXV0aWMgdXNlPC9rZXl3b3JkPjxrZXl3b3JkPkRydWcgUmVzaXN0YW5jZSwgTmVvcGxhc208L2tl
eXdvcmQ+PGtleXdvcmQ+R2VuZSBMaWJyYXJ5PC9rZXl3b3JkPjxrZXl3b3JkPkdseWNvcHJvdGVp
bnM8L2tleXdvcmQ+PGtleXdvcmQ+SHVtYW5zPC9rZXl3b3JkPjxrZXl3b3JkPk1ldGZvcm1pbi90
aGVyYXBldXRpYyB1c2UvdG94aWNpdHk8L2tleXdvcmQ+PGtleXdvcmQ+TWljZTwva2V5d29yZD48
a2V5d29yZD5NaWNlLCBOdWRlPC9rZXl3b3JkPjxrZXl3b3JkPk1pdG9jaG9uZHJpYS9kcnVnIGVm
ZmVjdHMvbWV0YWJvbGlzbTwva2V5d29yZD48a2V5d29yZD5OZW9wbGFzdGljIFN0ZW0gQ2VsbHMv
Y3l0b2xvZ3kvbWV0YWJvbGlzbTwva2V5d29yZD48a2V5d29yZD5PeGlkYXRpdmUgUGhvc3Bob3J5
bGF0aW9uL2RydWcgZWZmZWN0czwva2V5d29yZD48a2V5d29yZD5QYW5jcmVhdGljIE5lb3BsYXNt
cy9kcnVnIHRoZXJhcHkvbWV0YWJvbGlzbS9wYXRob2xvZ3k8L2tleXdvcmQ+PGtleXdvcmQ+UGVw
dGlkZXM8L2tleXdvcmQ+PGtleXdvcmQ+UGVyb3hpc29tZSBQcm9saWZlcmF0b3ItQWN0aXZhdGVk
IFJlY2VwdG9yIEdhbW1hIENvYWN0aXZhdG9yIDEtYWxwaGE8L2tleXdvcmQ+PGtleXdvcmQ+UGhl
bm90eXBlPC9rZXl3b3JkPjxrZXl3b3JkPlByb3RvLU9uY29nZW5lIFByb3RlaW5zIGMtbXljL2dl
bmV0aWNzLyptZXRhYm9saXNtPC9rZXl3b3JkPjxrZXl3b3JkPlJOQSBJbnRlcmZlcmVuY2U8L2tl
eXdvcmQ+PGtleXdvcmQ+UmVhY3RpdmUgT3h5Z2VuIFNwZWNpZXMvbWV0YWJvbGlzbTwva2V5d29y
ZD48a2V5d29yZD5UcmFuc2NyaXB0aW9uIEZhY3RvcnMvYW50YWdvbmlzdHMgJmFtcDsgaW5oaWJp
dG9ycy9nZW5ldGljcy8qbWV0YWJvbGlzbTwva2V5d29yZD48a2V5d29yZD5UdW1vciBDZWxscywg
Q3VsdHVyZWQ8L2tleXdvcmQ+PGtleXdvcmQ+Vml0YW1pbiBLIDMvcGhhcm1hY29sb2d5PC9rZXl3
b3JkPjwva2V5d29yZHM+PGRhdGVzPjx5ZWFyPjIwMTU8L3llYXI+PHB1Yi1kYXRlcz48ZGF0ZT5P
Y3QgNjwvZGF0ZT48L3B1Yi1kYXRlcz48L2RhdGVzPjxpc2JuPjE5MzItNzQyMCAoRWxlY3Ryb25p
YykmI3hEOzE1NTAtNDEzMSAoTGlua2luZyk8L2lzYm4+PGFjY2Vzc2lvbi1udW0+MjYzNjUxNzY8
L2FjY2Vzc2lvbi1udW0+PHdvcmstdHlwZT5SZXNlYXJjaCBTdXBwb3J0LCBOb24tVS5TLiBHb3Ym
YXBvczt0PC93b3JrLXR5cGU+PHVybHM+PHJlbGF0ZWQtdXJscz48dXJsPmh0dHBzOi8vd3d3Lm5j
YmkubmxtLm5paC5nb3YvcHVibWVkLzI2MzY1MTc2PC91cmw+PC9yZWxhdGVkLXVybHM+PC91cmxz
PjxlbGVjdHJvbmljLXJlc291cmNlLW51bT4xMC4xMDE2L2ouY21ldC4yMDE1LjA4LjAxNTwvZWxl
Y3Ryb25pYy1yZXNvdXJjZS1udW0+PGxhbmd1YWdlPmVuZzwvbGFuZ3VhZ2U+PC9yZWNvcmQ+PC9D
aXRlPjwvRW5kTm90ZT4A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14)</w:t>
            </w:r>
            <w:r w:rsidRPr="00202B16">
              <w:rPr>
                <w:rFonts w:eastAsia="Times New Roman" w:cs="Times New Roman"/>
                <w:color w:val="auto"/>
                <w:sz w:val="22"/>
                <w:szCs w:val="22"/>
                <w:lang w:eastAsia="en-CA"/>
              </w:rPr>
              <w:fldChar w:fldCharType="end"/>
            </w:r>
          </w:p>
        </w:tc>
      </w:tr>
      <w:tr w:rsidR="00EF507B" w:rsidRPr="00202B16" w14:paraId="3F62B198" w14:textId="77777777" w:rsidTr="00202B16">
        <w:trPr>
          <w:trHeight w:val="510"/>
        </w:trPr>
        <w:tc>
          <w:tcPr>
            <w:tcW w:w="1390" w:type="dxa"/>
            <w:shd w:val="clear" w:color="auto" w:fill="auto"/>
            <w:noWrap/>
            <w:vAlign w:val="center"/>
            <w:hideMark/>
          </w:tcPr>
          <w:p w14:paraId="7280D857"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Breast cancer</w:t>
            </w:r>
          </w:p>
        </w:tc>
        <w:tc>
          <w:tcPr>
            <w:tcW w:w="1559" w:type="dxa"/>
            <w:shd w:val="clear" w:color="auto" w:fill="auto"/>
            <w:noWrap/>
            <w:vAlign w:val="center"/>
            <w:hideMark/>
          </w:tcPr>
          <w:p w14:paraId="53F87C1D"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Methotrexate</w:t>
            </w:r>
          </w:p>
        </w:tc>
        <w:tc>
          <w:tcPr>
            <w:tcW w:w="1163" w:type="dxa"/>
            <w:shd w:val="clear" w:color="auto" w:fill="auto"/>
            <w:noWrap/>
            <w:vAlign w:val="center"/>
            <w:hideMark/>
          </w:tcPr>
          <w:p w14:paraId="7EBE3DC5"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Sensitizes</w:t>
            </w:r>
          </w:p>
        </w:tc>
        <w:tc>
          <w:tcPr>
            <w:tcW w:w="4365" w:type="dxa"/>
            <w:shd w:val="clear" w:color="auto" w:fill="auto"/>
            <w:vAlign w:val="center"/>
            <w:hideMark/>
          </w:tcPr>
          <w:p w14:paraId="6354BB94" w14:textId="77777777" w:rsidR="00EF507B" w:rsidRPr="00202B16" w:rsidRDefault="00EF507B" w:rsidP="00284A7F">
            <w:pPr>
              <w:spacing w:after="0"/>
              <w:rPr>
                <w:rFonts w:eastAsia="Times New Roman" w:cs="Times New Roman"/>
                <w:color w:val="auto"/>
                <w:sz w:val="22"/>
                <w:szCs w:val="22"/>
                <w:lang w:eastAsia="en-CA"/>
              </w:rPr>
            </w:pPr>
            <w:r w:rsidRPr="00202B16">
              <w:rPr>
                <w:rFonts w:eastAsia="Times New Roman" w:cs="Times New Roman"/>
                <w:color w:val="auto"/>
                <w:sz w:val="22"/>
                <w:szCs w:val="22"/>
                <w:lang w:eastAsia="en-CA"/>
              </w:rPr>
              <w:t>Increasing PGC-1α increases sensitivity by diminishing expression of the target pathway</w:t>
            </w:r>
          </w:p>
        </w:tc>
        <w:tc>
          <w:tcPr>
            <w:tcW w:w="1588" w:type="dxa"/>
            <w:shd w:val="clear" w:color="auto" w:fill="auto"/>
            <w:vAlign w:val="center"/>
            <w:hideMark/>
          </w:tcPr>
          <w:p w14:paraId="44AD1746" w14:textId="53267686" w:rsidR="00EF507B" w:rsidRPr="00202B16" w:rsidRDefault="00EF507B" w:rsidP="00284A7F">
            <w:pPr>
              <w:spacing w:after="0"/>
              <w:jc w:val="center"/>
              <w:rPr>
                <w:rFonts w:eastAsia="Times New Roman" w:cs="Times New Roman"/>
                <w:color w:val="auto"/>
                <w:sz w:val="22"/>
                <w:szCs w:val="22"/>
                <w:lang w:eastAsia="en-CA"/>
              </w:rPr>
            </w:pPr>
            <w:r w:rsidRPr="00202B16">
              <w:rPr>
                <w:rFonts w:eastAsia="Times New Roman" w:cs="Times New Roman"/>
                <w:color w:val="auto"/>
                <w:sz w:val="22"/>
                <w:szCs w:val="22"/>
                <w:lang w:eastAsia="en-CA"/>
              </w:rPr>
              <w:fldChar w:fldCharType="begin">
                <w:fldData xml:space="preserve">PEVuZE5vdGU+PENpdGU+PEF1dGhvcj5BdWRldC1XYWxzaDwvQXV0aG9yPjxZZWFyPjIwMTY8L1ll
YXI+PFJlY051bT45NDk8L1JlY051bT48RGlzcGxheVRleHQ+KDE1KTwvRGlzcGxheVRleHQ+PHJl
Y29yZD48cmVjLW51bWJlcj45NDk8L3JlYy1udW1iZXI+PGZvcmVpZ24ta2V5cz48a2V5IGFwcD0i
RU4iIGRiLWlkPSI1cjVkc2R6NWNkZTl0NWV3MnpwcDl4ZnByOXdheHNkYXM5dnQiIHRpbWVzdGFt
cD0iMTU2ODA3MjEzMiI+OTQ5PC9rZXk+PC9mb3JlaWduLWtleXM+PHJlZi10eXBlIG5hbWU9Ikpv
dXJuYWwgQXJ0aWNsZSI+MTc8L3JlZi10eXBlPjxjb250cmlidXRvcnM+PGF1dGhvcnM+PGF1dGhv
cj5BdWRldC1XYWxzaCwgRS48L2F1dGhvcj48YXV0aG9yPlBhcGFkb3BvbGksIEQuIEouPC9hdXRo
b3I+PGF1dGhvcj5HcmF2ZWwsIFMuIFAuPC9hdXRob3I+PGF1dGhvcj5ZZWUsIFQuPC9hdXRob3I+
PGF1dGhvcj5Ccmlkb24sIEcuPC9hdXRob3I+PGF1dGhvcj5DYXJvbiwgTS48L2F1dGhvcj48YXV0
aG9yPkJvdXJxdWUsIEcuPC9hdXRob3I+PGF1dGhvcj5HaWd1ZXJlLCBWLjwvYXV0aG9yPjxhdXRo
b3I+U3QtUGllcnJlLCBKLjwvYXV0aG9yPjwvYXV0aG9ycz48L2NvbnRyaWJ1dG9ycz48YXV0aC1h
ZGRyZXNzPkdvb2RtYW4gQ2FuY2VyIFJlc2VhcmNoIENlbnRyZSwgTWNHaWxsIFVuaXZlcnNpdHks
IE1vbnRyZWFsLCBRQyBIM0EgMUEzLCBDYW5hZGEuJiN4RDtHb29kbWFuIENhbmNlciBSZXNlYXJj
aCBDZW50cmUsIE1jR2lsbCBVbml2ZXJzaXR5LCBNb250cmVhbCwgUUMgSDNBIDFBMywgQ2FuYWRh
OyBEZXBhcnRtZW50IG9mIEJpb2NoZW1pc3RyeSwgTWNHaWxsIFVuaXZlcnNpdHksIE1vbnRyZWFs
LCBRQyBIM0cgMVk2LCBDYW5hZGEuJiN4RDtNY0dpbGwgVW5pdmVyc2l0eSBhbmQgR2Vub21lIFF1
ZWJlYyBJbm5vdmF0aW9uIENlbnRyZSwgTW9udHJlYWwsIFFDIEgzQSAwRzEsIENhbmFkYS4mI3hE
O01jR2lsbCBVbml2ZXJzaXR5IGFuZCBHZW5vbWUgUXVlYmVjIElubm92YXRpb24gQ2VudHJlLCBN
b250cmVhbCwgUUMgSDNBIDBHMSwgQ2FuYWRhOyBEZXBhcnRtZW50IG9mIEh1bWFuIEdlbmV0aWNz
LCBNY0dpbGwgVW5pdmVyc2l0eSwgTW9udHJlYWwsIFFDIEgzRyAxWTYsIENhbmFkYS4mI3hEO0dv
b2RtYW4gQ2FuY2VyIFJlc2VhcmNoIENlbnRyZSwgTWNHaWxsIFVuaXZlcnNpdHksIE1vbnRyZWFs
LCBRQyBIM0EgMUEzLCBDYW5hZGE7IERlcGFydG1lbnQgb2YgQmlvY2hlbWlzdHJ5LCBNY0dpbGwg
VW5pdmVyc2l0eSwgTW9udHJlYWwsIFFDIEgzRyAxWTYsIENhbmFkYTsgRGVwYXJ0bWVudHMgb2Yg
TWVkaWNpbmUgYW5kIE9uY29sb2d5LCBNY0dpbGwgVW5pdmVyc2l0eSwgTW9udHJlYWwsIFFDIEgz
RyAxWTYsIENhbmFkYS4gRWxlY3Ryb25pYyBhZGRyZXNzOiB2aW5jZW50LmdpZ3VlcmVAbWNnaWxs
LmNhLiYjeEQ7R29vZG1hbiBDYW5jZXIgUmVzZWFyY2ggQ2VudHJlLCBNY0dpbGwgVW5pdmVyc2l0
eSwgTW9udHJlYWwsIFFDIEgzQSAxQTMsIENhbmFkYTsgRGVwYXJ0bWVudCBvZiBCaW9jaGVtaXN0
cnksIE1jR2lsbCBVbml2ZXJzaXR5LCBNb250cmVhbCwgUUMgSDNHIDFZNiwgQ2FuYWRhLiBFbGVj
dHJvbmljIGFkZHJlc3M6IGp1bGllLnN0LXBpZXJyZUBtY2dpbGwuY2EuPC9hdXRoLWFkZHJlc3M+
PHRpdGxlcz48dGl0bGU+VGhlIFBHQy0xYWxwaGEvRVJSYWxwaGEgQXhpcyBSZXByZXNzZXMgT25l
LUNhcmJvbiBNZXRhYm9saXNtIGFuZCBQcm9tb3RlcyBTZW5zaXRpdml0eSB0byBBbnRpLWZvbGF0
ZSBUaGVyYXB5IGluIEJyZWFzdCBDYW5jZXI8L3RpdGxlPjxzZWNvbmRhcnktdGl0bGU+Q2VsbCBS
ZXA8L3NlY29uZGFyeS10aXRsZT48YWx0LXRpdGxlPkNlbGwgcmVwb3J0czwvYWx0LXRpdGxlPjwv
dGl0bGVzPjxwZXJpb2RpY2FsPjxmdWxsLXRpdGxlPkNlbGwgUmVwPC9mdWxsLXRpdGxlPjxhYmJy
LTE+Q2VsbCByZXBvcnRzPC9hYmJyLTE+PC9wZXJpb2RpY2FsPjxhbHQtcGVyaW9kaWNhbD48ZnVs
bC10aXRsZT5DZWxsIFJlcDwvZnVsbC10aXRsZT48YWJici0xPkNlbGwgcmVwb3J0czwvYWJici0x
PjwvYWx0LXBlcmlvZGljYWw+PHBhZ2VzPjkyMC05MzE8L3BhZ2VzPjx2b2x1bWU+MTQ8L3ZvbHVt
ZT48bnVtYmVyPjQ8L251bWJlcj48ZWRpdGlvbj4yMDE2LzAxLzI2PC9lZGl0aW9uPjxrZXl3b3Jk
cz48a2V5d29yZD5BTVAtQWN0aXZhdGVkIFByb3RlaW4gS2luYXNlcy9tZXRhYm9saXNtPC9rZXl3
b3JkPjxrZXl3b3JkPkFuaW1hbHM8L2tleXdvcmQ+PGtleXdvcmQ+QW50aW1ldGFib2xpdGVzLCBB
bnRpbmVvcGxhc3RpYy8qcGhhcm1hY29sb2d5PC9rZXl3b3JkPjxrZXl3b3JkPkJyZWFzdCBOZW9w
bGFzbXMvKm1ldGFib2xpc208L2tleXdvcmQ+PGtleXdvcmQ+Q2VsbCBMaW5lPC9rZXl3b3JkPjxr
ZXl3b3JkPkNlbGwgTGluZSwgVHVtb3I8L2tleXdvcmQ+PGtleXdvcmQ+RHJ1ZyBSZXNpc3RhbmNl
LCBOZW9wbGFzbTwva2V5d29yZD48a2V5d29yZD5GZW1hbGU8L2tleXdvcmQ+PGtleXdvcmQ+Rm9s
aWMgQWNpZC9tZXRhYm9saXNtPC9rZXl3b3JkPjxrZXl3b3JkPkZvbGljIEFjaWQgQW50YWdvbmlz
dHMvKnBoYXJtYWNvbG9neTwva2V5d29yZD48a2V5d29yZD5IdW1hbnM8L2tleXdvcmQ+PGtleXdv
cmQ+TWV0aG90cmV4YXRlLypwaGFybWFjb2xvZ3k8L2tleXdvcmQ+PGtleXdvcmQ+TWljZTwva2V5
d29yZD48a2V5d29yZD5QZXJveGlzb21lIFByb2xpZmVyYXRvci1BY3RpdmF0ZWQgUmVjZXB0b3Ig
R2FtbWEgQ29hY3RpdmF0b3IgMS1hbHBoYTwva2V5d29yZD48a2V5d29yZD5QdXJpbmVzL2Jpb3N5
bnRoZXNpczwva2V5d29yZD48a2V5d29yZD5SZWNlcHRvcnMsIEVzdHJvZ2VuLyptZXRhYm9saXNt
PC9rZXl3b3JkPjxrZXl3b3JkPlRyYW5zY3JpcHRpb24gRmFjdG9ycy8qbWV0YWJvbGlzbTwva2V5
d29yZD48a2V5d29yZD5BbXBrPC9rZXl3b3JkPjxrZXl3b3JkPmZvbGF0ZTwva2V5d29yZD48a2V5
d29yZD5tZXRhYm9saWMgcmVwcm9ncmFtbWluZzwva2V5d29yZD48a2V5d29yZD5tZXRob3RyZXhh
dGU8L2tleXdvcmQ+PGtleXdvcmQ+bnVjbGVhciByZWNlcHRvcjwva2V5d29yZD48L2tleXdvcmRz
PjxkYXRlcz48eWVhcj4yMDE2PC95ZWFyPjxwdWItZGF0ZXM+PGRhdGU+RmViIDI8L2RhdGU+PC9w
dWItZGF0ZXM+PC9kYXRlcz48aXNibj4yMjExLTEyNDcgKEVsZWN0cm9uaWMpPC9pc2JuPjxhY2Nl
c3Npb24tbnVtPjI2ODA0OTE4PC9hY2Nlc3Npb24tbnVtPjx3b3JrLXR5cGU+UmVzZWFyY2ggU3Vw
cG9ydCwgTm9uLVUuUy4gR292JmFwb3M7dDwvd29yay10eXBlPjx1cmxzPjxyZWxhdGVkLXVybHM+
PHVybD5odHRwczovL3d3dy5uY2JpLm5sbS5uaWguZ292L3B1Ym1lZC8yNjgwNDkxODwvdXJsPjwv
cmVsYXRlZC11cmxzPjwvdXJscz48ZWxlY3Ryb25pYy1yZXNvdXJjZS1udW0+MTAuMTAxNi9qLmNl
bHJlcC4yMDE1LjEyLjA4NjwvZWxlY3Ryb25pYy1yZXNvdXJjZS1udW0+PGxhbmd1YWdlPmVuZzwv
bGFuZ3VhZ2U+PC9yZWNvcmQ+PC9DaXRlPjwvRW5kTm90ZT5=
</w:fldData>
              </w:fldChar>
            </w:r>
            <w:r w:rsidR="00202B16" w:rsidRPr="00202B16">
              <w:rPr>
                <w:rFonts w:eastAsia="Times New Roman" w:cs="Times New Roman"/>
                <w:color w:val="auto"/>
                <w:sz w:val="22"/>
                <w:szCs w:val="22"/>
                <w:lang w:eastAsia="en-CA"/>
              </w:rPr>
              <w:instrText xml:space="preserve"> ADDIN EN.CITE </w:instrText>
            </w:r>
            <w:r w:rsidR="00202B16" w:rsidRPr="00202B16">
              <w:rPr>
                <w:rFonts w:eastAsia="Times New Roman" w:cs="Times New Roman"/>
                <w:color w:val="auto"/>
                <w:sz w:val="22"/>
                <w:szCs w:val="22"/>
                <w:lang w:eastAsia="en-CA"/>
              </w:rPr>
              <w:fldChar w:fldCharType="begin">
                <w:fldData xml:space="preserve">PEVuZE5vdGU+PENpdGU+PEF1dGhvcj5BdWRldC1XYWxzaDwvQXV0aG9yPjxZZWFyPjIwMTY8L1ll
YXI+PFJlY051bT45NDk8L1JlY051bT48RGlzcGxheVRleHQ+KDE1KTwvRGlzcGxheVRleHQ+PHJl
Y29yZD48cmVjLW51bWJlcj45NDk8L3JlYy1udW1iZXI+PGZvcmVpZ24ta2V5cz48a2V5IGFwcD0i
RU4iIGRiLWlkPSI1cjVkc2R6NWNkZTl0NWV3MnpwcDl4ZnByOXdheHNkYXM5dnQiIHRpbWVzdGFt
cD0iMTU2ODA3MjEzMiI+OTQ5PC9rZXk+PC9mb3JlaWduLWtleXM+PHJlZi10eXBlIG5hbWU9Ikpv
dXJuYWwgQXJ0aWNsZSI+MTc8L3JlZi10eXBlPjxjb250cmlidXRvcnM+PGF1dGhvcnM+PGF1dGhv
cj5BdWRldC1XYWxzaCwgRS48L2F1dGhvcj48YXV0aG9yPlBhcGFkb3BvbGksIEQuIEouPC9hdXRo
b3I+PGF1dGhvcj5HcmF2ZWwsIFMuIFAuPC9hdXRob3I+PGF1dGhvcj5ZZWUsIFQuPC9hdXRob3I+
PGF1dGhvcj5Ccmlkb24sIEcuPC9hdXRob3I+PGF1dGhvcj5DYXJvbiwgTS48L2F1dGhvcj48YXV0
aG9yPkJvdXJxdWUsIEcuPC9hdXRob3I+PGF1dGhvcj5HaWd1ZXJlLCBWLjwvYXV0aG9yPjxhdXRo
b3I+U3QtUGllcnJlLCBKLjwvYXV0aG9yPjwvYXV0aG9ycz48L2NvbnRyaWJ1dG9ycz48YXV0aC1h
ZGRyZXNzPkdvb2RtYW4gQ2FuY2VyIFJlc2VhcmNoIENlbnRyZSwgTWNHaWxsIFVuaXZlcnNpdHks
IE1vbnRyZWFsLCBRQyBIM0EgMUEzLCBDYW5hZGEuJiN4RDtHb29kbWFuIENhbmNlciBSZXNlYXJj
aCBDZW50cmUsIE1jR2lsbCBVbml2ZXJzaXR5LCBNb250cmVhbCwgUUMgSDNBIDFBMywgQ2FuYWRh
OyBEZXBhcnRtZW50IG9mIEJpb2NoZW1pc3RyeSwgTWNHaWxsIFVuaXZlcnNpdHksIE1vbnRyZWFs
LCBRQyBIM0cgMVk2LCBDYW5hZGEuJiN4RDtNY0dpbGwgVW5pdmVyc2l0eSBhbmQgR2Vub21lIFF1
ZWJlYyBJbm5vdmF0aW9uIENlbnRyZSwgTW9udHJlYWwsIFFDIEgzQSAwRzEsIENhbmFkYS4mI3hE
O01jR2lsbCBVbml2ZXJzaXR5IGFuZCBHZW5vbWUgUXVlYmVjIElubm92YXRpb24gQ2VudHJlLCBN
b250cmVhbCwgUUMgSDNBIDBHMSwgQ2FuYWRhOyBEZXBhcnRtZW50IG9mIEh1bWFuIEdlbmV0aWNz
LCBNY0dpbGwgVW5pdmVyc2l0eSwgTW9udHJlYWwsIFFDIEgzRyAxWTYsIENhbmFkYS4mI3hEO0dv
b2RtYW4gQ2FuY2VyIFJlc2VhcmNoIENlbnRyZSwgTWNHaWxsIFVuaXZlcnNpdHksIE1vbnRyZWFs
LCBRQyBIM0EgMUEzLCBDYW5hZGE7IERlcGFydG1lbnQgb2YgQmlvY2hlbWlzdHJ5LCBNY0dpbGwg
VW5pdmVyc2l0eSwgTW9udHJlYWwsIFFDIEgzRyAxWTYsIENhbmFkYTsgRGVwYXJ0bWVudHMgb2Yg
TWVkaWNpbmUgYW5kIE9uY29sb2d5LCBNY0dpbGwgVW5pdmVyc2l0eSwgTW9udHJlYWwsIFFDIEgz
RyAxWTYsIENhbmFkYS4gRWxlY3Ryb25pYyBhZGRyZXNzOiB2aW5jZW50LmdpZ3VlcmVAbWNnaWxs
LmNhLiYjeEQ7R29vZG1hbiBDYW5jZXIgUmVzZWFyY2ggQ2VudHJlLCBNY0dpbGwgVW5pdmVyc2l0
eSwgTW9udHJlYWwsIFFDIEgzQSAxQTMsIENhbmFkYTsgRGVwYXJ0bWVudCBvZiBCaW9jaGVtaXN0
cnksIE1jR2lsbCBVbml2ZXJzaXR5LCBNb250cmVhbCwgUUMgSDNHIDFZNiwgQ2FuYWRhLiBFbGVj
dHJvbmljIGFkZHJlc3M6IGp1bGllLnN0LXBpZXJyZUBtY2dpbGwuY2EuPC9hdXRoLWFkZHJlc3M+
PHRpdGxlcz48dGl0bGU+VGhlIFBHQy0xYWxwaGEvRVJSYWxwaGEgQXhpcyBSZXByZXNzZXMgT25l
LUNhcmJvbiBNZXRhYm9saXNtIGFuZCBQcm9tb3RlcyBTZW5zaXRpdml0eSB0byBBbnRpLWZvbGF0
ZSBUaGVyYXB5IGluIEJyZWFzdCBDYW5jZXI8L3RpdGxlPjxzZWNvbmRhcnktdGl0bGU+Q2VsbCBS
ZXA8L3NlY29uZGFyeS10aXRsZT48YWx0LXRpdGxlPkNlbGwgcmVwb3J0czwvYWx0LXRpdGxlPjwv
dGl0bGVzPjxwZXJpb2RpY2FsPjxmdWxsLXRpdGxlPkNlbGwgUmVwPC9mdWxsLXRpdGxlPjxhYmJy
LTE+Q2VsbCByZXBvcnRzPC9hYmJyLTE+PC9wZXJpb2RpY2FsPjxhbHQtcGVyaW9kaWNhbD48ZnVs
bC10aXRsZT5DZWxsIFJlcDwvZnVsbC10aXRsZT48YWJici0xPkNlbGwgcmVwb3J0czwvYWJici0x
PjwvYWx0LXBlcmlvZGljYWw+PHBhZ2VzPjkyMC05MzE8L3BhZ2VzPjx2b2x1bWU+MTQ8L3ZvbHVt
ZT48bnVtYmVyPjQ8L251bWJlcj48ZWRpdGlvbj4yMDE2LzAxLzI2PC9lZGl0aW9uPjxrZXl3b3Jk
cz48a2V5d29yZD5BTVAtQWN0aXZhdGVkIFByb3RlaW4gS2luYXNlcy9tZXRhYm9saXNtPC9rZXl3
b3JkPjxrZXl3b3JkPkFuaW1hbHM8L2tleXdvcmQ+PGtleXdvcmQ+QW50aW1ldGFib2xpdGVzLCBB
bnRpbmVvcGxhc3RpYy8qcGhhcm1hY29sb2d5PC9rZXl3b3JkPjxrZXl3b3JkPkJyZWFzdCBOZW9w
bGFzbXMvKm1ldGFib2xpc208L2tleXdvcmQ+PGtleXdvcmQ+Q2VsbCBMaW5lPC9rZXl3b3JkPjxr
ZXl3b3JkPkNlbGwgTGluZSwgVHVtb3I8L2tleXdvcmQ+PGtleXdvcmQ+RHJ1ZyBSZXNpc3RhbmNl
LCBOZW9wbGFzbTwva2V5d29yZD48a2V5d29yZD5GZW1hbGU8L2tleXdvcmQ+PGtleXdvcmQ+Rm9s
aWMgQWNpZC9tZXRhYm9saXNtPC9rZXl3b3JkPjxrZXl3b3JkPkZvbGljIEFjaWQgQW50YWdvbmlz
dHMvKnBoYXJtYWNvbG9neTwva2V5d29yZD48a2V5d29yZD5IdW1hbnM8L2tleXdvcmQ+PGtleXdv
cmQ+TWV0aG90cmV4YXRlLypwaGFybWFjb2xvZ3k8L2tleXdvcmQ+PGtleXdvcmQ+TWljZTwva2V5
d29yZD48a2V5d29yZD5QZXJveGlzb21lIFByb2xpZmVyYXRvci1BY3RpdmF0ZWQgUmVjZXB0b3Ig
R2FtbWEgQ29hY3RpdmF0b3IgMS1hbHBoYTwva2V5d29yZD48a2V5d29yZD5QdXJpbmVzL2Jpb3N5
bnRoZXNpczwva2V5d29yZD48a2V5d29yZD5SZWNlcHRvcnMsIEVzdHJvZ2VuLyptZXRhYm9saXNt
PC9rZXl3b3JkPjxrZXl3b3JkPlRyYW5zY3JpcHRpb24gRmFjdG9ycy8qbWV0YWJvbGlzbTwva2V5
d29yZD48a2V5d29yZD5BbXBrPC9rZXl3b3JkPjxrZXl3b3JkPmZvbGF0ZTwva2V5d29yZD48a2V5
d29yZD5tZXRhYm9saWMgcmVwcm9ncmFtbWluZzwva2V5d29yZD48a2V5d29yZD5tZXRob3RyZXhh
dGU8L2tleXdvcmQ+PGtleXdvcmQ+bnVjbGVhciByZWNlcHRvcjwva2V5d29yZD48L2tleXdvcmRz
PjxkYXRlcz48eWVhcj4yMDE2PC95ZWFyPjxwdWItZGF0ZXM+PGRhdGU+RmViIDI8L2RhdGU+PC9w
dWItZGF0ZXM+PC9kYXRlcz48aXNibj4yMjExLTEyNDcgKEVsZWN0cm9uaWMpPC9pc2JuPjxhY2Nl
c3Npb24tbnVtPjI2ODA0OTE4PC9hY2Nlc3Npb24tbnVtPjx3b3JrLXR5cGU+UmVzZWFyY2ggU3Vw
cG9ydCwgTm9uLVUuUy4gR292JmFwb3M7dDwvd29yay10eXBlPjx1cmxzPjxyZWxhdGVkLXVybHM+
PHVybD5odHRwczovL3d3dy5uY2JpLm5sbS5uaWguZ292L3B1Ym1lZC8yNjgwNDkxODwvdXJsPjwv
cmVsYXRlZC11cmxzPjwvdXJscz48ZWxlY3Ryb25pYy1yZXNvdXJjZS1udW0+MTAuMTAxNi9qLmNl
bHJlcC4yMDE1LjEyLjA4NjwvZWxlY3Ryb25pYy1yZXNvdXJjZS1udW0+PGxhbmd1YWdlPmVuZzwv
bGFuZ3VhZ2U+PC9yZWNvcmQ+PC9DaXRlPjwvRW5kTm90ZT5=
</w:fldData>
              </w:fldChar>
            </w:r>
            <w:r w:rsidR="00202B16" w:rsidRPr="00202B16">
              <w:rPr>
                <w:rFonts w:eastAsia="Times New Roman" w:cs="Times New Roman"/>
                <w:color w:val="auto"/>
                <w:sz w:val="22"/>
                <w:szCs w:val="22"/>
                <w:lang w:eastAsia="en-CA"/>
              </w:rPr>
              <w:instrText xml:space="preserve"> ADDIN EN.CITE.DATA </w:instrText>
            </w:r>
            <w:r w:rsidR="00202B16" w:rsidRPr="00202B16">
              <w:rPr>
                <w:rFonts w:eastAsia="Times New Roman" w:cs="Times New Roman"/>
                <w:color w:val="auto"/>
                <w:sz w:val="22"/>
                <w:szCs w:val="22"/>
                <w:lang w:eastAsia="en-CA"/>
              </w:rPr>
            </w:r>
            <w:r w:rsidR="00202B16" w:rsidRPr="00202B16">
              <w:rPr>
                <w:rFonts w:eastAsia="Times New Roman" w:cs="Times New Roman"/>
                <w:color w:val="auto"/>
                <w:sz w:val="22"/>
                <w:szCs w:val="22"/>
                <w:lang w:eastAsia="en-CA"/>
              </w:rPr>
              <w:fldChar w:fldCharType="end"/>
            </w:r>
            <w:r w:rsidRPr="00202B16">
              <w:rPr>
                <w:rFonts w:eastAsia="Times New Roman" w:cs="Times New Roman"/>
                <w:color w:val="auto"/>
                <w:sz w:val="22"/>
                <w:szCs w:val="22"/>
                <w:lang w:eastAsia="en-CA"/>
              </w:rPr>
              <w:fldChar w:fldCharType="separate"/>
            </w:r>
            <w:r w:rsidR="00202B16" w:rsidRPr="00202B16">
              <w:rPr>
                <w:rFonts w:eastAsia="Times New Roman" w:cs="Times New Roman"/>
                <w:noProof/>
                <w:color w:val="auto"/>
                <w:sz w:val="22"/>
                <w:szCs w:val="22"/>
                <w:lang w:eastAsia="en-CA"/>
              </w:rPr>
              <w:t>(15)</w:t>
            </w:r>
            <w:r w:rsidRPr="00202B16">
              <w:rPr>
                <w:rFonts w:eastAsia="Times New Roman" w:cs="Times New Roman"/>
                <w:color w:val="auto"/>
                <w:sz w:val="22"/>
                <w:szCs w:val="22"/>
                <w:lang w:eastAsia="en-CA"/>
              </w:rPr>
              <w:fldChar w:fldCharType="end"/>
            </w:r>
          </w:p>
        </w:tc>
      </w:tr>
    </w:tbl>
    <w:p w14:paraId="135F891C" w14:textId="77777777" w:rsidR="00202B16" w:rsidRPr="00202B16" w:rsidRDefault="00202B16" w:rsidP="00EF507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cs="Times New Roman"/>
          <w:sz w:val="22"/>
          <w:szCs w:val="22"/>
        </w:rPr>
      </w:pPr>
    </w:p>
    <w:p w14:paraId="07EB1739" w14:textId="77777777" w:rsidR="00202B16" w:rsidRDefault="00202B1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cs="Times New Roman"/>
          <w:b/>
          <w:bCs/>
        </w:rPr>
      </w:pPr>
      <w:r>
        <w:rPr>
          <w:rFonts w:cs="Times New Roman"/>
          <w:b/>
          <w:bCs/>
        </w:rPr>
        <w:br w:type="page"/>
      </w:r>
    </w:p>
    <w:p w14:paraId="692EDFCD" w14:textId="2A6BE2DE" w:rsidR="00202B16" w:rsidRPr="00202B16" w:rsidRDefault="00202B16" w:rsidP="00202B16">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cs="Times New Roman"/>
          <w:b/>
          <w:bCs/>
        </w:rPr>
      </w:pPr>
      <w:r>
        <w:rPr>
          <w:rFonts w:cs="Times New Roman"/>
          <w:b/>
          <w:bCs/>
        </w:rPr>
        <w:lastRenderedPageBreak/>
        <w:t>Supplementary References</w:t>
      </w:r>
    </w:p>
    <w:p w14:paraId="27258E9A" w14:textId="77777777" w:rsidR="00202B16" w:rsidRPr="00202B16" w:rsidRDefault="00202B16" w:rsidP="00202B16">
      <w:pPr>
        <w:pStyle w:val="EndNoteBibliography"/>
        <w:spacing w:after="0" w:line="480" w:lineRule="auto"/>
        <w:rPr>
          <w:sz w:val="22"/>
          <w:szCs w:val="22"/>
        </w:rPr>
      </w:pPr>
      <w:r w:rsidRPr="00202B16">
        <w:rPr>
          <w:sz w:val="22"/>
          <w:szCs w:val="22"/>
        </w:rPr>
        <w:fldChar w:fldCharType="begin"/>
      </w:r>
      <w:r w:rsidRPr="00202B16">
        <w:rPr>
          <w:sz w:val="22"/>
          <w:szCs w:val="22"/>
        </w:rPr>
        <w:instrText xml:space="preserve"> ADDIN EN.REFLIST </w:instrText>
      </w:r>
      <w:r w:rsidRPr="00202B16">
        <w:rPr>
          <w:sz w:val="22"/>
          <w:szCs w:val="22"/>
        </w:rPr>
        <w:fldChar w:fldCharType="separate"/>
      </w:r>
      <w:r w:rsidRPr="00202B16">
        <w:rPr>
          <w:sz w:val="22"/>
          <w:szCs w:val="22"/>
        </w:rPr>
        <w:t>1.</w:t>
      </w:r>
      <w:r w:rsidRPr="00202B16">
        <w:rPr>
          <w:sz w:val="22"/>
          <w:szCs w:val="22"/>
        </w:rPr>
        <w:tab/>
        <w:t>Yao Z, Jones AW, Fassone E, Sweeney MG, Lebiedzinska M, Suski JM, Wieckowski MR, Tajeddine N, Hargreaves IP, Yasukawa T, Tufo G, Brenner C, Kroemer G, Rahman S, Szabadkai G. PGC-1beta mediates adaptive chemoresistance associated with mitochondrial DNA mutations. Oncogene. 2013;32(20):2592-600. Epub 2012/07/11.</w:t>
      </w:r>
    </w:p>
    <w:p w14:paraId="0D80D5DD" w14:textId="77777777" w:rsidR="00202B16" w:rsidRPr="00202B16" w:rsidRDefault="00202B16" w:rsidP="00202B16">
      <w:pPr>
        <w:pStyle w:val="EndNoteBibliography"/>
        <w:spacing w:after="0" w:line="480" w:lineRule="auto"/>
        <w:rPr>
          <w:sz w:val="22"/>
          <w:szCs w:val="22"/>
        </w:rPr>
      </w:pPr>
      <w:r w:rsidRPr="00202B16">
        <w:rPr>
          <w:sz w:val="22"/>
          <w:szCs w:val="22"/>
        </w:rPr>
        <w:t>2.</w:t>
      </w:r>
      <w:r w:rsidRPr="00202B16">
        <w:rPr>
          <w:sz w:val="22"/>
          <w:szCs w:val="22"/>
        </w:rPr>
        <w:tab/>
        <w:t>Shen L, Sun B, Sheng J, Yu S, Li Y, Xu H, Su J, Sun L. PGC1alpha promotes cisplatin resistance in human ovarian carcinoma cells through upregulation of mitochondrial biogenesis. International journal of oncology. 2018;53(1):404-16. Epub 2018/05/12.</w:t>
      </w:r>
    </w:p>
    <w:p w14:paraId="48F541DF" w14:textId="77777777" w:rsidR="00202B16" w:rsidRPr="00202B16" w:rsidRDefault="00202B16" w:rsidP="00202B16">
      <w:pPr>
        <w:pStyle w:val="EndNoteBibliography"/>
        <w:spacing w:after="0" w:line="480" w:lineRule="auto"/>
        <w:rPr>
          <w:sz w:val="22"/>
          <w:szCs w:val="22"/>
        </w:rPr>
      </w:pPr>
      <w:r w:rsidRPr="00202B16">
        <w:rPr>
          <w:sz w:val="22"/>
          <w:szCs w:val="22"/>
        </w:rPr>
        <w:t>3.</w:t>
      </w:r>
      <w:r w:rsidRPr="00202B16">
        <w:rPr>
          <w:sz w:val="22"/>
          <w:szCs w:val="22"/>
        </w:rPr>
        <w:tab/>
        <w:t>Kim B, Jung JW, Jung J, Han Y, Suh DH, Kim HS, Dhanasekaran DN, Song YS. PGC1alpha induced by reactive oxygen species contributes to chemoresistance of ovarian cancer cells. Oncotarget. 2017;8(36):60299-311. Epub 2017/09/28.</w:t>
      </w:r>
    </w:p>
    <w:p w14:paraId="2884F83C" w14:textId="77777777" w:rsidR="00202B16" w:rsidRPr="00202B16" w:rsidRDefault="00202B16" w:rsidP="00202B16">
      <w:pPr>
        <w:pStyle w:val="EndNoteBibliography"/>
        <w:spacing w:after="0" w:line="480" w:lineRule="auto"/>
        <w:rPr>
          <w:sz w:val="22"/>
          <w:szCs w:val="22"/>
        </w:rPr>
      </w:pPr>
      <w:r w:rsidRPr="00202B16">
        <w:rPr>
          <w:sz w:val="22"/>
          <w:szCs w:val="22"/>
        </w:rPr>
        <w:t>4.</w:t>
      </w:r>
      <w:r w:rsidRPr="00202B16">
        <w:rPr>
          <w:sz w:val="22"/>
          <w:szCs w:val="22"/>
        </w:rPr>
        <w:tab/>
        <w:t>Andrzejewski S, Klimcakova E, Johnson RM, Tabaries S, Annis MG, McGuirk S, Northey JJ, Chenard V, Sriram U, Papadopoli DJ, Siegel PM, St-Pierre J. PGC-1alpha Promotes Breast Cancer Metastasis and Confers Bioenergetic Flexibility against Metabolic Drugs. Cell metabolism. 2017;26(5):778-87 e5. Epub 2017/10/11.</w:t>
      </w:r>
    </w:p>
    <w:p w14:paraId="766617BB" w14:textId="77777777" w:rsidR="00202B16" w:rsidRPr="00202B16" w:rsidRDefault="00202B16" w:rsidP="00202B16">
      <w:pPr>
        <w:pStyle w:val="EndNoteBibliography"/>
        <w:spacing w:after="0" w:line="480" w:lineRule="auto"/>
        <w:rPr>
          <w:sz w:val="22"/>
          <w:szCs w:val="22"/>
        </w:rPr>
      </w:pPr>
      <w:r w:rsidRPr="00202B16">
        <w:rPr>
          <w:sz w:val="22"/>
          <w:szCs w:val="22"/>
        </w:rPr>
        <w:t>5.</w:t>
      </w:r>
      <w:r w:rsidRPr="00202B16">
        <w:rPr>
          <w:sz w:val="22"/>
          <w:szCs w:val="22"/>
        </w:rPr>
        <w:tab/>
        <w:t>Vellinga TT, Borovski T, de Boer VC, Fatrai S, van Schelven S, Trumpi K, Verheem A, Snoeren N, Emmink BL, Koster J, Rinkes IH, Kranenburg O. SIRT1/PGC1alpha-Dependent Increase in Oxidative Phosphorylation Supports Chemotherapy Resistance of Colon Cancer. Clinical cancer research : an official journal of the American Association for Cancer Research. 2015;21(12):2870-9. Epub 2015/03/18.</w:t>
      </w:r>
    </w:p>
    <w:p w14:paraId="66B3D7C8" w14:textId="77777777" w:rsidR="00202B16" w:rsidRPr="00202B16" w:rsidRDefault="00202B16" w:rsidP="00202B16">
      <w:pPr>
        <w:pStyle w:val="EndNoteBibliography"/>
        <w:spacing w:after="0" w:line="480" w:lineRule="auto"/>
        <w:rPr>
          <w:sz w:val="22"/>
          <w:szCs w:val="22"/>
        </w:rPr>
      </w:pPr>
      <w:r w:rsidRPr="00202B16">
        <w:rPr>
          <w:sz w:val="22"/>
          <w:szCs w:val="22"/>
        </w:rPr>
        <w:t>6.</w:t>
      </w:r>
      <w:r w:rsidRPr="00202B16">
        <w:rPr>
          <w:sz w:val="22"/>
          <w:szCs w:val="22"/>
        </w:rPr>
        <w:tab/>
        <w:t>Park S, Chang CY, Safi R, Liu X, Baldi R, Jasper JS, Anderson GR, Liu T, Rathmell JC, Dewhirst MW, Wood KC, Locasale JW, McDonnell DP. ERRalpha-Regulated Lactate Metabolism Contributes to Resistance to Targeted Therapies in Breast Cancer. Cell reports. 2016;15(2):323-35. Epub 2016/04/07.</w:t>
      </w:r>
    </w:p>
    <w:p w14:paraId="58869684" w14:textId="77777777" w:rsidR="00202B16" w:rsidRPr="00202B16" w:rsidRDefault="00202B16" w:rsidP="00202B16">
      <w:pPr>
        <w:pStyle w:val="EndNoteBibliography"/>
        <w:spacing w:after="0" w:line="480" w:lineRule="auto"/>
        <w:rPr>
          <w:sz w:val="22"/>
          <w:szCs w:val="22"/>
        </w:rPr>
      </w:pPr>
      <w:r w:rsidRPr="00202B16">
        <w:rPr>
          <w:sz w:val="22"/>
          <w:szCs w:val="22"/>
        </w:rPr>
        <w:t>7.</w:t>
      </w:r>
      <w:r w:rsidRPr="00202B16">
        <w:rPr>
          <w:sz w:val="22"/>
          <w:szCs w:val="22"/>
        </w:rPr>
        <w:tab/>
        <w:t xml:space="preserve">Vazquez F, Lim JH, Chim H, Bhalla K, Girnun G, Pierce K, Clish CB, Granter SR, Widlund HR, Spiegelman BM, Puigserver P. PGC1alpha expression defines a subset of human melanoma tumors with </w:t>
      </w:r>
      <w:r w:rsidRPr="00202B16">
        <w:rPr>
          <w:sz w:val="22"/>
          <w:szCs w:val="22"/>
        </w:rPr>
        <w:lastRenderedPageBreak/>
        <w:t>increased mitochondrial capacity and resistance to oxidative stress. Cancer Cell. 2013;23(3):287-301. Epub 2013/02/19.</w:t>
      </w:r>
    </w:p>
    <w:p w14:paraId="33E082D4" w14:textId="77777777" w:rsidR="00202B16" w:rsidRPr="00202B16" w:rsidRDefault="00202B16" w:rsidP="00202B16">
      <w:pPr>
        <w:pStyle w:val="EndNoteBibliography"/>
        <w:spacing w:after="0" w:line="480" w:lineRule="auto"/>
        <w:rPr>
          <w:sz w:val="22"/>
          <w:szCs w:val="22"/>
        </w:rPr>
      </w:pPr>
      <w:r w:rsidRPr="00202B16">
        <w:rPr>
          <w:sz w:val="22"/>
          <w:szCs w:val="22"/>
        </w:rPr>
        <w:t>8.</w:t>
      </w:r>
      <w:r w:rsidRPr="00202B16">
        <w:rPr>
          <w:sz w:val="22"/>
          <w:szCs w:val="22"/>
        </w:rPr>
        <w:tab/>
        <w:t>Ye F, Zhang Y, Liu Y, Yamada K, Tso JL, Menjivar JC, Tian JY, Yong WH, Schaue D, Mischel PS, Cloughesy TF, Nelson SF, Liau LM, McBride W, Tso CL. Protective properties of radio-chemoresistant glioblastoma stem cell clones are associated with metabolic adaptation to reduced glucose dependence. PloS one. 2013;8(11):e80397. Epub 2013/11/22.</w:t>
      </w:r>
    </w:p>
    <w:p w14:paraId="24C61D93" w14:textId="77777777" w:rsidR="00202B16" w:rsidRPr="00202B16" w:rsidRDefault="00202B16" w:rsidP="00202B16">
      <w:pPr>
        <w:pStyle w:val="EndNoteBibliography"/>
        <w:spacing w:after="0" w:line="480" w:lineRule="auto"/>
        <w:rPr>
          <w:sz w:val="22"/>
          <w:szCs w:val="22"/>
        </w:rPr>
      </w:pPr>
      <w:r w:rsidRPr="00202B16">
        <w:rPr>
          <w:sz w:val="22"/>
          <w:szCs w:val="22"/>
        </w:rPr>
        <w:t>9.</w:t>
      </w:r>
      <w:r w:rsidRPr="00202B16">
        <w:rPr>
          <w:sz w:val="22"/>
          <w:szCs w:val="22"/>
        </w:rPr>
        <w:tab/>
        <w:t>Gopal YN, Rizos H, Chen G, Deng W, Frederick DT, Cooper ZA, Scolyer RA, Pupo G, Komurov K, Sehgal V, Zhang J, Patel L, Pereira CG, Broom BM, Mills GB, Ram P, Smith PD, Wargo JA, Long GV, Davies MA. Inhibition of mTORC1/2 overcomes resistance to MAPK pathway inhibitors mediated by PGC1alpha and oxidative phosphorylation in melanoma. Cancer Res. 2014;74(23):7037-47. Epub 2014/10/10.</w:t>
      </w:r>
    </w:p>
    <w:p w14:paraId="720EB31F" w14:textId="77777777" w:rsidR="00202B16" w:rsidRPr="00202B16" w:rsidRDefault="00202B16" w:rsidP="00202B16">
      <w:pPr>
        <w:pStyle w:val="EndNoteBibliography"/>
        <w:spacing w:after="0" w:line="480" w:lineRule="auto"/>
        <w:rPr>
          <w:sz w:val="22"/>
          <w:szCs w:val="22"/>
        </w:rPr>
      </w:pPr>
      <w:r w:rsidRPr="00202B16">
        <w:rPr>
          <w:sz w:val="22"/>
          <w:szCs w:val="22"/>
        </w:rPr>
        <w:t>10.</w:t>
      </w:r>
      <w:r w:rsidRPr="00202B16">
        <w:rPr>
          <w:sz w:val="22"/>
          <w:szCs w:val="22"/>
        </w:rPr>
        <w:tab/>
        <w:t>Gentric G, Kieffer Y, Mieulet V, Goundiam O, Bonneau C, Nemati F, Hurbain I, Raposo G, Popova T, Stern MH, Lallemand-Breitenbach V, Muller S, Caneque T, Rodriguez R, Vincent-Salomon A, de The H, Rossignol R, Mechta-Grigoriou F. PML-Regulated Mitochondrial Metabolism Enhances Chemosensitivity in Human Ovarian Cancers. Cell metabolism. 2018. Epub 2018/09/25.</w:t>
      </w:r>
    </w:p>
    <w:p w14:paraId="709EF005" w14:textId="77777777" w:rsidR="00202B16" w:rsidRPr="00202B16" w:rsidRDefault="00202B16" w:rsidP="00202B16">
      <w:pPr>
        <w:pStyle w:val="EndNoteBibliography"/>
        <w:spacing w:after="0" w:line="480" w:lineRule="auto"/>
        <w:rPr>
          <w:sz w:val="22"/>
          <w:szCs w:val="22"/>
        </w:rPr>
      </w:pPr>
      <w:r w:rsidRPr="00202B16">
        <w:rPr>
          <w:sz w:val="22"/>
          <w:szCs w:val="22"/>
        </w:rPr>
        <w:t>11.</w:t>
      </w:r>
      <w:r w:rsidRPr="00202B16">
        <w:rPr>
          <w:sz w:val="22"/>
          <w:szCs w:val="22"/>
        </w:rPr>
        <w:tab/>
        <w:t>Gabrielson M, Bjorklund M, Carlson J, Shoshan M. Expression of mitochondrial regulators PGC1alpha and TFAM as putative markers of subtype and chemoresistance in epithelial ovarian carcinoma. PloS one. 2014;9(9):e107109. Epub 2014/09/23.</w:t>
      </w:r>
    </w:p>
    <w:p w14:paraId="5037EED8" w14:textId="77777777" w:rsidR="00202B16" w:rsidRPr="00202B16" w:rsidRDefault="00202B16" w:rsidP="00202B16">
      <w:pPr>
        <w:pStyle w:val="EndNoteBibliography"/>
        <w:spacing w:after="0" w:line="480" w:lineRule="auto"/>
        <w:rPr>
          <w:sz w:val="22"/>
          <w:szCs w:val="22"/>
        </w:rPr>
      </w:pPr>
      <w:r w:rsidRPr="00202B16">
        <w:rPr>
          <w:sz w:val="22"/>
          <w:szCs w:val="22"/>
        </w:rPr>
        <w:t>12.</w:t>
      </w:r>
      <w:r w:rsidRPr="00202B16">
        <w:rPr>
          <w:sz w:val="22"/>
          <w:szCs w:val="22"/>
        </w:rPr>
        <w:tab/>
        <w:t>Nobrega-Pereira S, Caiado F, Carvalho T, Matias I, Graca G, Goncalves LG, Silva-Santos B, Norell H, Dias S. VEGFR2-Mediated Reprogramming of Mitochondrial Metabolism Regulates the Sensitivity of Acute Myeloid Leukemia to Chemotherapy. Cancer Res. 2018;78(3):731-41. Epub 2017/12/13.</w:t>
      </w:r>
    </w:p>
    <w:p w14:paraId="7BD5D0CF" w14:textId="77777777" w:rsidR="00202B16" w:rsidRPr="00202B16" w:rsidRDefault="00202B16" w:rsidP="00202B16">
      <w:pPr>
        <w:pStyle w:val="EndNoteBibliography"/>
        <w:spacing w:after="0" w:line="480" w:lineRule="auto"/>
        <w:rPr>
          <w:sz w:val="22"/>
          <w:szCs w:val="22"/>
        </w:rPr>
      </w:pPr>
      <w:r w:rsidRPr="00202B16">
        <w:rPr>
          <w:sz w:val="22"/>
          <w:szCs w:val="22"/>
        </w:rPr>
        <w:t>13.</w:t>
      </w:r>
      <w:r w:rsidRPr="00202B16">
        <w:rPr>
          <w:sz w:val="22"/>
          <w:szCs w:val="22"/>
        </w:rPr>
        <w:tab/>
        <w:t>LaGory EL, Wu C, Taniguchi CM, Ding CC, Chi JT, von Eyben R, Scott DA, Richardson AD, Giaccia AJ. Suppression of PGC-1alpha Is Critical for Reprogramming Oxidative Metabolism in Renal Cell Carcinoma. Cell reports. 2015;12(1):116-27. Epub 2015/06/30.</w:t>
      </w:r>
    </w:p>
    <w:p w14:paraId="044128FA" w14:textId="77777777" w:rsidR="00202B16" w:rsidRPr="00202B16" w:rsidRDefault="00202B16" w:rsidP="00202B16">
      <w:pPr>
        <w:pStyle w:val="EndNoteBibliography"/>
        <w:spacing w:after="0" w:line="480" w:lineRule="auto"/>
        <w:rPr>
          <w:sz w:val="22"/>
          <w:szCs w:val="22"/>
        </w:rPr>
      </w:pPr>
      <w:r w:rsidRPr="00202B16">
        <w:rPr>
          <w:sz w:val="22"/>
          <w:szCs w:val="22"/>
        </w:rPr>
        <w:lastRenderedPageBreak/>
        <w:t>14.</w:t>
      </w:r>
      <w:r w:rsidRPr="00202B16">
        <w:rPr>
          <w:sz w:val="22"/>
          <w:szCs w:val="22"/>
        </w:rPr>
        <w:tab/>
        <w:t>Sancho P, Burgos-Ramos E, Tavera A, Bou Kheir T, Jagust P, Schoenhals M, Barneda D, Sellers K, Campos-Olivas R, Grana O, Viera CR, Yuneva M, Sainz B, Jr., Heeschen C. MYC/PGC-1alpha Balance Determines the Metabolic Phenotype and Plasticity of Pancreatic Cancer Stem Cells. Cell metabolism. 2015;22(4):590-605. Epub 2015/09/15.</w:t>
      </w:r>
    </w:p>
    <w:p w14:paraId="1B699AF3" w14:textId="77777777" w:rsidR="00202B16" w:rsidRPr="00202B16" w:rsidRDefault="00202B16" w:rsidP="00202B16">
      <w:pPr>
        <w:pStyle w:val="EndNoteBibliography"/>
        <w:spacing w:line="480" w:lineRule="auto"/>
        <w:rPr>
          <w:sz w:val="22"/>
          <w:szCs w:val="22"/>
        </w:rPr>
      </w:pPr>
      <w:r w:rsidRPr="00202B16">
        <w:rPr>
          <w:sz w:val="22"/>
          <w:szCs w:val="22"/>
        </w:rPr>
        <w:t>15.</w:t>
      </w:r>
      <w:r w:rsidRPr="00202B16">
        <w:rPr>
          <w:sz w:val="22"/>
          <w:szCs w:val="22"/>
        </w:rPr>
        <w:tab/>
        <w:t>Audet-Walsh E, Papadopoli DJ, Gravel SP, Yee T, Bridon G, Caron M, Bourque G, Giguere V, St-Pierre J. The PGC-1alpha/ERRalpha Axis Represses One-Carbon Metabolism and Promotes Sensitivity to Anti-folate Therapy in Breast Cancer. Cell reports. 2016;14(4):920-31. Epub 2016/01/26.</w:t>
      </w:r>
    </w:p>
    <w:p w14:paraId="56300AFE" w14:textId="368EB2AE" w:rsidR="00422299" w:rsidRPr="00202B16" w:rsidRDefault="00202B16" w:rsidP="00202B16">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cs="Times New Roman"/>
          <w:sz w:val="22"/>
          <w:szCs w:val="22"/>
        </w:rPr>
      </w:pPr>
      <w:r w:rsidRPr="00202B16">
        <w:rPr>
          <w:rFonts w:cs="Times New Roman"/>
          <w:sz w:val="22"/>
          <w:szCs w:val="22"/>
        </w:rPr>
        <w:fldChar w:fldCharType="end"/>
      </w:r>
    </w:p>
    <w:sectPr w:rsidR="00422299" w:rsidRPr="00202B1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 Show all Autho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5dsdz5cde9t5ew2zpp9xfpr9waxsdas9vt&quot;&gt;Thesis_ShawnMcGuirk&lt;record-ids&gt;&lt;item&gt;319&lt;/item&gt;&lt;item&gt;927&lt;/item&gt;&lt;item&gt;943&lt;/item&gt;&lt;item&gt;944&lt;/item&gt;&lt;item&gt;945&lt;/item&gt;&lt;item&gt;947&lt;/item&gt;&lt;item&gt;948&lt;/item&gt;&lt;item&gt;949&lt;/item&gt;&lt;/record-ids&gt;&lt;/item&gt;&lt;/Libraries&gt;"/>
  </w:docVars>
  <w:rsids>
    <w:rsidRoot w:val="00EF507B"/>
    <w:rsid w:val="00202B16"/>
    <w:rsid w:val="00422299"/>
    <w:rsid w:val="0047312C"/>
    <w:rsid w:val="00527C5A"/>
    <w:rsid w:val="00625FD2"/>
    <w:rsid w:val="00EF507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B944A"/>
  <w15:chartTrackingRefBased/>
  <w15:docId w15:val="{A6897EA3-CADC-4918-AD2A-0696B71EA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507B"/>
    <w:pPr>
      <w:pBdr>
        <w:top w:val="nil"/>
        <w:left w:val="nil"/>
        <w:bottom w:val="nil"/>
        <w:right w:val="nil"/>
        <w:between w:val="nil"/>
        <w:bar w:val="nil"/>
      </w:pBdr>
      <w:spacing w:after="200" w:line="240" w:lineRule="auto"/>
    </w:pPr>
    <w:rPr>
      <w:rFonts w:ascii="Times New Roman" w:eastAsia="Cambria" w:hAnsi="Times New Roman" w:cs="Cambria"/>
      <w:color w:val="000000"/>
      <w:sz w:val="24"/>
      <w:szCs w:val="24"/>
      <w:u w:color="000000"/>
      <w:bdr w:val="nil"/>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EF507B"/>
  </w:style>
  <w:style w:type="character" w:customStyle="1" w:styleId="CommentTextChar">
    <w:name w:val="Comment Text Char"/>
    <w:basedOn w:val="DefaultParagraphFont"/>
    <w:link w:val="CommentText"/>
    <w:uiPriority w:val="99"/>
    <w:rsid w:val="00EF507B"/>
    <w:rPr>
      <w:rFonts w:ascii="Times New Roman" w:eastAsia="Cambria" w:hAnsi="Times New Roman" w:cs="Cambria"/>
      <w:color w:val="000000"/>
      <w:sz w:val="24"/>
      <w:szCs w:val="24"/>
      <w:u w:color="000000"/>
      <w:bdr w:val="nil"/>
      <w:lang w:val="en-US"/>
    </w:rPr>
  </w:style>
  <w:style w:type="character" w:styleId="CommentReference">
    <w:name w:val="annotation reference"/>
    <w:basedOn w:val="DefaultParagraphFont"/>
    <w:uiPriority w:val="99"/>
    <w:semiHidden/>
    <w:unhideWhenUsed/>
    <w:rsid w:val="00EF507B"/>
    <w:rPr>
      <w:sz w:val="18"/>
      <w:szCs w:val="18"/>
    </w:rPr>
  </w:style>
  <w:style w:type="paragraph" w:customStyle="1" w:styleId="EndNoteBibliographyTitle">
    <w:name w:val="EndNote Bibliography Title"/>
    <w:basedOn w:val="Normal"/>
    <w:link w:val="EndNoteBibliographyTitleChar"/>
    <w:rsid w:val="00202B1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02B16"/>
    <w:rPr>
      <w:rFonts w:ascii="Times New Roman" w:eastAsia="Cambria" w:hAnsi="Times New Roman" w:cs="Times New Roman"/>
      <w:noProof/>
      <w:color w:val="000000"/>
      <w:sz w:val="24"/>
      <w:szCs w:val="24"/>
      <w:u w:color="000000"/>
      <w:bdr w:val="nil"/>
      <w:lang w:val="en-US"/>
    </w:rPr>
  </w:style>
  <w:style w:type="paragraph" w:customStyle="1" w:styleId="EndNoteBibliography">
    <w:name w:val="EndNote Bibliography"/>
    <w:basedOn w:val="Normal"/>
    <w:link w:val="EndNoteBibliographyChar"/>
    <w:rsid w:val="00202B16"/>
    <w:rPr>
      <w:rFonts w:cs="Times New Roman"/>
      <w:noProof/>
    </w:rPr>
  </w:style>
  <w:style w:type="character" w:customStyle="1" w:styleId="EndNoteBibliographyChar">
    <w:name w:val="EndNote Bibliography Char"/>
    <w:basedOn w:val="DefaultParagraphFont"/>
    <w:link w:val="EndNoteBibliography"/>
    <w:rsid w:val="00202B16"/>
    <w:rPr>
      <w:rFonts w:ascii="Times New Roman" w:eastAsia="Cambria" w:hAnsi="Times New Roman" w:cs="Times New Roman"/>
      <w:noProof/>
      <w:color w:val="000000"/>
      <w:sz w:val="24"/>
      <w:szCs w:val="24"/>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FBA69-826B-4477-BA70-1902C0F20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391</Words>
  <Characters>7933</Characters>
  <Application>Microsoft Office Word</Application>
  <DocSecurity>0</DocSecurity>
  <Lines>66</Lines>
  <Paragraphs>18</Paragraphs>
  <ScaleCrop>false</ScaleCrop>
  <Company/>
  <LinksUpToDate>false</LinksUpToDate>
  <CharactersWithSpaces>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McGuirk</dc:creator>
  <cp:keywords/>
  <dc:description/>
  <cp:lastModifiedBy>Shawn McGuirk</cp:lastModifiedBy>
  <cp:revision>2</cp:revision>
  <dcterms:created xsi:type="dcterms:W3CDTF">2021-05-24T15:53:00Z</dcterms:created>
  <dcterms:modified xsi:type="dcterms:W3CDTF">2021-05-24T16:39:00Z</dcterms:modified>
</cp:coreProperties>
</file>